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5088ECFF" w14:textId="26B7AE2B" w:rsidR="001670D8" w:rsidRDefault="00993362" w:rsidP="001670D8">
      <w:pPr>
        <w:pStyle w:val="Title"/>
      </w:pPr>
      <w:r w:rsidRPr="00FB712B">
        <w:t>T</w:t>
      </w:r>
      <w:r w:rsidR="00C34B8E">
        <w:t>HỰC</w:t>
      </w:r>
      <w:r w:rsidRPr="00FB712B">
        <w:t xml:space="preserve"> TRẠNG VÀ MỘT SỐ YẾU TỐ LIÊN QUAN</w:t>
      </w:r>
      <w:r w:rsidR="00025E29">
        <w:t xml:space="preserve"> </w:t>
      </w:r>
    </w:p>
    <w:p w14:paraId="784784CA" w14:textId="77777777" w:rsidR="001670D8" w:rsidRDefault="001D6F33" w:rsidP="001670D8">
      <w:pPr>
        <w:pStyle w:val="Title"/>
      </w:pPr>
      <w:r>
        <w:t xml:space="preserve">ĐẾN </w:t>
      </w:r>
      <w:r w:rsidRPr="00FB712B">
        <w:t>DINH DƯỠNG</w:t>
      </w:r>
      <w:r w:rsidR="00993362" w:rsidRPr="00FB712B">
        <w:t xml:space="preserve"> Ở BỆNH NHÂN LAO PHỔI MỚI </w:t>
      </w:r>
    </w:p>
    <w:p w14:paraId="210EC43A" w14:textId="2FF8D671" w:rsidR="00993362" w:rsidRPr="00FB712B" w:rsidRDefault="00993362" w:rsidP="001670D8">
      <w:pPr>
        <w:pStyle w:val="Title"/>
      </w:pPr>
      <w:r w:rsidRPr="00FB712B">
        <w:t>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7DE236E5" w14:textId="1FE55EB6" w:rsidR="004B036F" w:rsidRDefault="004B036F" w:rsidP="004B036F">
      <w:pPr>
        <w:pStyle w:val="Title"/>
      </w:pPr>
      <w:r w:rsidRPr="00FB712B">
        <w:t>T</w:t>
      </w:r>
      <w:r w:rsidR="000623F8">
        <w:t>HỰC</w:t>
      </w:r>
      <w:r w:rsidRPr="00FB712B">
        <w:t xml:space="preserve"> TRẠNG VÀ MỘT SỐ YẾU TỐ LIÊN QUAN</w:t>
      </w:r>
      <w:r>
        <w:t xml:space="preserve"> </w:t>
      </w:r>
    </w:p>
    <w:p w14:paraId="6A60E773" w14:textId="77777777" w:rsidR="004B036F" w:rsidRDefault="004B036F" w:rsidP="004B036F">
      <w:pPr>
        <w:pStyle w:val="Title"/>
      </w:pPr>
      <w:r>
        <w:t xml:space="preserve">ĐẾN </w:t>
      </w:r>
      <w:r w:rsidRPr="00FB712B">
        <w:t xml:space="preserve">DINH DƯỠNG Ở BỆNH NHÂN LAO PHỔI MỚI </w:t>
      </w:r>
    </w:p>
    <w:p w14:paraId="229C1526" w14:textId="77777777" w:rsidR="004B036F" w:rsidRPr="00FB712B" w:rsidRDefault="004B036F" w:rsidP="004B036F">
      <w:pPr>
        <w:pStyle w:val="Title"/>
      </w:pPr>
      <w:r w:rsidRPr="00FB712B">
        <w:t>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3CF42E2F" w14:textId="78DD09F4" w:rsidR="007C79A7"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4113569" w:history="1">
            <w:r w:rsidR="007C79A7" w:rsidRPr="002B7099">
              <w:rPr>
                <w:rStyle w:val="Hyperlink"/>
              </w:rPr>
              <w:t>ĐẶT VẤN ĐỀ</w:t>
            </w:r>
            <w:r w:rsidR="007C79A7">
              <w:rPr>
                <w:webHidden/>
              </w:rPr>
              <w:tab/>
            </w:r>
            <w:r w:rsidR="007C79A7">
              <w:rPr>
                <w:webHidden/>
              </w:rPr>
              <w:fldChar w:fldCharType="begin"/>
            </w:r>
            <w:r w:rsidR="007C79A7">
              <w:rPr>
                <w:webHidden/>
              </w:rPr>
              <w:instrText xml:space="preserve"> PAGEREF _Toc134113569 \h </w:instrText>
            </w:r>
            <w:r w:rsidR="007C79A7">
              <w:rPr>
                <w:webHidden/>
              </w:rPr>
            </w:r>
            <w:r w:rsidR="007C79A7">
              <w:rPr>
                <w:webHidden/>
              </w:rPr>
              <w:fldChar w:fldCharType="separate"/>
            </w:r>
            <w:r w:rsidR="007C79A7">
              <w:rPr>
                <w:webHidden/>
              </w:rPr>
              <w:t>1</w:t>
            </w:r>
            <w:r w:rsidR="007C79A7">
              <w:rPr>
                <w:webHidden/>
              </w:rPr>
              <w:fldChar w:fldCharType="end"/>
            </w:r>
          </w:hyperlink>
        </w:p>
        <w:p w14:paraId="7E9C8CF9" w14:textId="24B31127" w:rsidR="007C79A7" w:rsidRDefault="007C79A7">
          <w:pPr>
            <w:pStyle w:val="TOC1"/>
            <w:rPr>
              <w:rFonts w:asciiTheme="minorHAnsi" w:eastAsiaTheme="minorEastAsia" w:hAnsiTheme="minorHAnsi" w:cstheme="minorBidi"/>
              <w:color w:val="auto"/>
              <w:sz w:val="22"/>
              <w:szCs w:val="22"/>
              <w:lang w:val="vi-VN" w:eastAsia="vi-VN"/>
            </w:rPr>
          </w:pPr>
          <w:hyperlink w:anchor="_Toc134113570" w:history="1">
            <w:r w:rsidRPr="002B7099">
              <w:rPr>
                <w:rStyle w:val="Hyperlink"/>
              </w:rPr>
              <w:t>Chương 1 – TỔNG QUAN</w:t>
            </w:r>
            <w:r>
              <w:rPr>
                <w:webHidden/>
              </w:rPr>
              <w:tab/>
            </w:r>
            <w:r>
              <w:rPr>
                <w:webHidden/>
              </w:rPr>
              <w:fldChar w:fldCharType="begin"/>
            </w:r>
            <w:r>
              <w:rPr>
                <w:webHidden/>
              </w:rPr>
              <w:instrText xml:space="preserve"> PAGEREF _Toc134113570 \h </w:instrText>
            </w:r>
            <w:r>
              <w:rPr>
                <w:webHidden/>
              </w:rPr>
            </w:r>
            <w:r>
              <w:rPr>
                <w:webHidden/>
              </w:rPr>
              <w:fldChar w:fldCharType="separate"/>
            </w:r>
            <w:r>
              <w:rPr>
                <w:webHidden/>
              </w:rPr>
              <w:t>3</w:t>
            </w:r>
            <w:r>
              <w:rPr>
                <w:webHidden/>
              </w:rPr>
              <w:fldChar w:fldCharType="end"/>
            </w:r>
          </w:hyperlink>
        </w:p>
        <w:p w14:paraId="56D92CBC" w14:textId="7BF19F78" w:rsidR="007C79A7" w:rsidRDefault="007C79A7">
          <w:pPr>
            <w:pStyle w:val="TOC2"/>
            <w:rPr>
              <w:rFonts w:asciiTheme="minorHAnsi" w:eastAsiaTheme="minorEastAsia" w:hAnsiTheme="minorHAnsi" w:cstheme="minorBidi"/>
              <w:color w:val="auto"/>
              <w:sz w:val="22"/>
              <w:szCs w:val="22"/>
              <w:lang w:val="vi-VN" w:eastAsia="vi-VN"/>
            </w:rPr>
          </w:pPr>
          <w:hyperlink w:anchor="_Toc134113571" w:history="1">
            <w:r w:rsidRPr="002B7099">
              <w:rPr>
                <w:rStyle w:val="Hyperlink"/>
              </w:rPr>
              <w:t>1.1. Tình hình mắc lao hiện nay</w:t>
            </w:r>
            <w:r>
              <w:rPr>
                <w:webHidden/>
              </w:rPr>
              <w:tab/>
            </w:r>
            <w:r>
              <w:rPr>
                <w:webHidden/>
              </w:rPr>
              <w:fldChar w:fldCharType="begin"/>
            </w:r>
            <w:r>
              <w:rPr>
                <w:webHidden/>
              </w:rPr>
              <w:instrText xml:space="preserve"> PAGEREF _Toc134113571 \h </w:instrText>
            </w:r>
            <w:r>
              <w:rPr>
                <w:webHidden/>
              </w:rPr>
            </w:r>
            <w:r>
              <w:rPr>
                <w:webHidden/>
              </w:rPr>
              <w:fldChar w:fldCharType="separate"/>
            </w:r>
            <w:r>
              <w:rPr>
                <w:webHidden/>
              </w:rPr>
              <w:t>3</w:t>
            </w:r>
            <w:r>
              <w:rPr>
                <w:webHidden/>
              </w:rPr>
              <w:fldChar w:fldCharType="end"/>
            </w:r>
          </w:hyperlink>
        </w:p>
        <w:p w14:paraId="649600EF" w14:textId="7421E1F6" w:rsidR="007C79A7" w:rsidRDefault="007C79A7">
          <w:pPr>
            <w:pStyle w:val="TOC2"/>
            <w:rPr>
              <w:rFonts w:asciiTheme="minorHAnsi" w:eastAsiaTheme="minorEastAsia" w:hAnsiTheme="minorHAnsi" w:cstheme="minorBidi"/>
              <w:color w:val="auto"/>
              <w:sz w:val="22"/>
              <w:szCs w:val="22"/>
              <w:lang w:val="vi-VN" w:eastAsia="vi-VN"/>
            </w:rPr>
          </w:pPr>
          <w:hyperlink w:anchor="_Toc134113572" w:history="1">
            <w:r w:rsidRPr="002B7099">
              <w:rPr>
                <w:rStyle w:val="Hyperlink"/>
              </w:rPr>
              <w:t>1.2. Một số hiểu biết về bệnh lao phổi</w:t>
            </w:r>
            <w:r>
              <w:rPr>
                <w:webHidden/>
              </w:rPr>
              <w:tab/>
            </w:r>
            <w:r>
              <w:rPr>
                <w:webHidden/>
              </w:rPr>
              <w:fldChar w:fldCharType="begin"/>
            </w:r>
            <w:r>
              <w:rPr>
                <w:webHidden/>
              </w:rPr>
              <w:instrText xml:space="preserve"> PAGEREF _Toc134113572 \h </w:instrText>
            </w:r>
            <w:r>
              <w:rPr>
                <w:webHidden/>
              </w:rPr>
            </w:r>
            <w:r>
              <w:rPr>
                <w:webHidden/>
              </w:rPr>
              <w:fldChar w:fldCharType="separate"/>
            </w:r>
            <w:r>
              <w:rPr>
                <w:webHidden/>
              </w:rPr>
              <w:t>5</w:t>
            </w:r>
            <w:r>
              <w:rPr>
                <w:webHidden/>
              </w:rPr>
              <w:fldChar w:fldCharType="end"/>
            </w:r>
          </w:hyperlink>
        </w:p>
        <w:p w14:paraId="69AECC74" w14:textId="2CE0B59B" w:rsidR="007C79A7" w:rsidRDefault="007C79A7">
          <w:pPr>
            <w:pStyle w:val="TOC2"/>
            <w:rPr>
              <w:rFonts w:asciiTheme="minorHAnsi" w:eastAsiaTheme="minorEastAsia" w:hAnsiTheme="minorHAnsi" w:cstheme="minorBidi"/>
              <w:color w:val="auto"/>
              <w:sz w:val="22"/>
              <w:szCs w:val="22"/>
              <w:lang w:val="vi-VN" w:eastAsia="vi-VN"/>
            </w:rPr>
          </w:pPr>
          <w:hyperlink w:anchor="_Toc134113573" w:history="1">
            <w:r w:rsidRPr="002B7099">
              <w:rPr>
                <w:rStyle w:val="Hyperlink"/>
              </w:rPr>
              <w:t>1.3. Dinh dưỡng bệnh nhân lao phổi</w:t>
            </w:r>
            <w:r>
              <w:rPr>
                <w:webHidden/>
              </w:rPr>
              <w:tab/>
            </w:r>
            <w:r>
              <w:rPr>
                <w:webHidden/>
              </w:rPr>
              <w:fldChar w:fldCharType="begin"/>
            </w:r>
            <w:r>
              <w:rPr>
                <w:webHidden/>
              </w:rPr>
              <w:instrText xml:space="preserve"> PAGEREF _Toc134113573 \h </w:instrText>
            </w:r>
            <w:r>
              <w:rPr>
                <w:webHidden/>
              </w:rPr>
            </w:r>
            <w:r>
              <w:rPr>
                <w:webHidden/>
              </w:rPr>
              <w:fldChar w:fldCharType="separate"/>
            </w:r>
            <w:r>
              <w:rPr>
                <w:webHidden/>
              </w:rPr>
              <w:t>14</w:t>
            </w:r>
            <w:r>
              <w:rPr>
                <w:webHidden/>
              </w:rPr>
              <w:fldChar w:fldCharType="end"/>
            </w:r>
          </w:hyperlink>
        </w:p>
        <w:p w14:paraId="71E6731A" w14:textId="0C434044" w:rsidR="007C79A7" w:rsidRDefault="007C79A7">
          <w:pPr>
            <w:pStyle w:val="TOC2"/>
            <w:rPr>
              <w:rFonts w:asciiTheme="minorHAnsi" w:eastAsiaTheme="minorEastAsia" w:hAnsiTheme="minorHAnsi" w:cstheme="minorBidi"/>
              <w:color w:val="auto"/>
              <w:sz w:val="22"/>
              <w:szCs w:val="22"/>
              <w:lang w:val="vi-VN" w:eastAsia="vi-VN"/>
            </w:rPr>
          </w:pPr>
          <w:hyperlink w:anchor="_Toc134113574" w:history="1">
            <w:r w:rsidRPr="002B7099">
              <w:rPr>
                <w:rStyle w:val="Hyperlink"/>
              </w:rPr>
              <w:t>1.4. Phương pháp đánh giá tình trạng dinh dưỡng của bệnh nhân</w:t>
            </w:r>
            <w:r>
              <w:rPr>
                <w:webHidden/>
              </w:rPr>
              <w:tab/>
            </w:r>
            <w:r>
              <w:rPr>
                <w:webHidden/>
              </w:rPr>
              <w:fldChar w:fldCharType="begin"/>
            </w:r>
            <w:r>
              <w:rPr>
                <w:webHidden/>
              </w:rPr>
              <w:instrText xml:space="preserve"> PAGEREF _Toc134113574 \h </w:instrText>
            </w:r>
            <w:r>
              <w:rPr>
                <w:webHidden/>
              </w:rPr>
            </w:r>
            <w:r>
              <w:rPr>
                <w:webHidden/>
              </w:rPr>
              <w:fldChar w:fldCharType="separate"/>
            </w:r>
            <w:r>
              <w:rPr>
                <w:webHidden/>
              </w:rPr>
              <w:t>15</w:t>
            </w:r>
            <w:r>
              <w:rPr>
                <w:webHidden/>
              </w:rPr>
              <w:fldChar w:fldCharType="end"/>
            </w:r>
          </w:hyperlink>
        </w:p>
        <w:p w14:paraId="30DA9B0A" w14:textId="627004A3" w:rsidR="007C79A7" w:rsidRDefault="007C79A7">
          <w:pPr>
            <w:pStyle w:val="TOC1"/>
            <w:rPr>
              <w:rFonts w:asciiTheme="minorHAnsi" w:eastAsiaTheme="minorEastAsia" w:hAnsiTheme="minorHAnsi" w:cstheme="minorBidi"/>
              <w:color w:val="auto"/>
              <w:sz w:val="22"/>
              <w:szCs w:val="22"/>
              <w:lang w:val="vi-VN" w:eastAsia="vi-VN"/>
            </w:rPr>
          </w:pPr>
          <w:hyperlink w:anchor="_Toc134113575" w:history="1">
            <w:r w:rsidRPr="002B7099">
              <w:rPr>
                <w:rStyle w:val="Hyperlink"/>
              </w:rPr>
              <w:t>Chương 2 - ĐỐI TƯỢNG VÀ PHƯƠNG PHÁP NGHIÊN CỨU</w:t>
            </w:r>
            <w:r>
              <w:rPr>
                <w:webHidden/>
              </w:rPr>
              <w:tab/>
            </w:r>
            <w:r>
              <w:rPr>
                <w:webHidden/>
              </w:rPr>
              <w:fldChar w:fldCharType="begin"/>
            </w:r>
            <w:r>
              <w:rPr>
                <w:webHidden/>
              </w:rPr>
              <w:instrText xml:space="preserve"> PAGEREF _Toc134113575 \h </w:instrText>
            </w:r>
            <w:r>
              <w:rPr>
                <w:webHidden/>
              </w:rPr>
            </w:r>
            <w:r>
              <w:rPr>
                <w:webHidden/>
              </w:rPr>
              <w:fldChar w:fldCharType="separate"/>
            </w:r>
            <w:r>
              <w:rPr>
                <w:webHidden/>
              </w:rPr>
              <w:t>20</w:t>
            </w:r>
            <w:r>
              <w:rPr>
                <w:webHidden/>
              </w:rPr>
              <w:fldChar w:fldCharType="end"/>
            </w:r>
          </w:hyperlink>
        </w:p>
        <w:p w14:paraId="4D7AAC5E" w14:textId="1DDC7C31" w:rsidR="007C79A7" w:rsidRDefault="007C79A7">
          <w:pPr>
            <w:pStyle w:val="TOC2"/>
            <w:rPr>
              <w:rFonts w:asciiTheme="minorHAnsi" w:eastAsiaTheme="minorEastAsia" w:hAnsiTheme="minorHAnsi" w:cstheme="minorBidi"/>
              <w:color w:val="auto"/>
              <w:sz w:val="22"/>
              <w:szCs w:val="22"/>
              <w:lang w:val="vi-VN" w:eastAsia="vi-VN"/>
            </w:rPr>
          </w:pPr>
          <w:hyperlink w:anchor="_Toc134113576" w:history="1">
            <w:r w:rsidRPr="002B7099">
              <w:rPr>
                <w:rStyle w:val="Hyperlink"/>
              </w:rPr>
              <w:t>2.1. Đối tượng, thời gian và địa điểm nghiên cứu</w:t>
            </w:r>
            <w:r>
              <w:rPr>
                <w:webHidden/>
              </w:rPr>
              <w:tab/>
            </w:r>
            <w:r>
              <w:rPr>
                <w:webHidden/>
              </w:rPr>
              <w:fldChar w:fldCharType="begin"/>
            </w:r>
            <w:r>
              <w:rPr>
                <w:webHidden/>
              </w:rPr>
              <w:instrText xml:space="preserve"> PAGEREF _Toc134113576 \h </w:instrText>
            </w:r>
            <w:r>
              <w:rPr>
                <w:webHidden/>
              </w:rPr>
            </w:r>
            <w:r>
              <w:rPr>
                <w:webHidden/>
              </w:rPr>
              <w:fldChar w:fldCharType="separate"/>
            </w:r>
            <w:r>
              <w:rPr>
                <w:webHidden/>
              </w:rPr>
              <w:t>20</w:t>
            </w:r>
            <w:r>
              <w:rPr>
                <w:webHidden/>
              </w:rPr>
              <w:fldChar w:fldCharType="end"/>
            </w:r>
          </w:hyperlink>
        </w:p>
        <w:p w14:paraId="763374E7" w14:textId="72845379" w:rsidR="007C79A7" w:rsidRDefault="007C79A7">
          <w:pPr>
            <w:pStyle w:val="TOC2"/>
            <w:rPr>
              <w:rFonts w:asciiTheme="minorHAnsi" w:eastAsiaTheme="minorEastAsia" w:hAnsiTheme="minorHAnsi" w:cstheme="minorBidi"/>
              <w:color w:val="auto"/>
              <w:sz w:val="22"/>
              <w:szCs w:val="22"/>
              <w:lang w:val="vi-VN" w:eastAsia="vi-VN"/>
            </w:rPr>
          </w:pPr>
          <w:hyperlink w:anchor="_Toc134113577" w:history="1">
            <w:r w:rsidRPr="002B7099">
              <w:rPr>
                <w:rStyle w:val="Hyperlink"/>
              </w:rPr>
              <w:t>2.2. Phương pháp nghiên cứu</w:t>
            </w:r>
            <w:r>
              <w:rPr>
                <w:webHidden/>
              </w:rPr>
              <w:tab/>
            </w:r>
            <w:r>
              <w:rPr>
                <w:webHidden/>
              </w:rPr>
              <w:fldChar w:fldCharType="begin"/>
            </w:r>
            <w:r>
              <w:rPr>
                <w:webHidden/>
              </w:rPr>
              <w:instrText xml:space="preserve"> PAGEREF _Toc134113577 \h </w:instrText>
            </w:r>
            <w:r>
              <w:rPr>
                <w:webHidden/>
              </w:rPr>
            </w:r>
            <w:r>
              <w:rPr>
                <w:webHidden/>
              </w:rPr>
              <w:fldChar w:fldCharType="separate"/>
            </w:r>
            <w:r>
              <w:rPr>
                <w:webHidden/>
              </w:rPr>
              <w:t>22</w:t>
            </w:r>
            <w:r>
              <w:rPr>
                <w:webHidden/>
              </w:rPr>
              <w:fldChar w:fldCharType="end"/>
            </w:r>
          </w:hyperlink>
        </w:p>
        <w:p w14:paraId="2F18AB32" w14:textId="12C3F5FC" w:rsidR="007C79A7" w:rsidRDefault="007C79A7">
          <w:pPr>
            <w:pStyle w:val="TOC1"/>
            <w:rPr>
              <w:rFonts w:asciiTheme="minorHAnsi" w:eastAsiaTheme="minorEastAsia" w:hAnsiTheme="minorHAnsi" w:cstheme="minorBidi"/>
              <w:color w:val="auto"/>
              <w:sz w:val="22"/>
              <w:szCs w:val="22"/>
              <w:lang w:val="vi-VN" w:eastAsia="vi-VN"/>
            </w:rPr>
          </w:pPr>
          <w:hyperlink w:anchor="_Toc134113578" w:history="1">
            <w:r w:rsidRPr="002B7099">
              <w:rPr>
                <w:rStyle w:val="Hyperlink"/>
              </w:rPr>
              <w:t>Chương 3 – KẾT QUẢ</w:t>
            </w:r>
            <w:r>
              <w:rPr>
                <w:webHidden/>
              </w:rPr>
              <w:tab/>
            </w:r>
            <w:r>
              <w:rPr>
                <w:webHidden/>
              </w:rPr>
              <w:fldChar w:fldCharType="begin"/>
            </w:r>
            <w:r>
              <w:rPr>
                <w:webHidden/>
              </w:rPr>
              <w:instrText xml:space="preserve"> PAGEREF _Toc134113578 \h </w:instrText>
            </w:r>
            <w:r>
              <w:rPr>
                <w:webHidden/>
              </w:rPr>
            </w:r>
            <w:r>
              <w:rPr>
                <w:webHidden/>
              </w:rPr>
              <w:fldChar w:fldCharType="separate"/>
            </w:r>
            <w:r>
              <w:rPr>
                <w:webHidden/>
              </w:rPr>
              <w:t>28</w:t>
            </w:r>
            <w:r>
              <w:rPr>
                <w:webHidden/>
              </w:rPr>
              <w:fldChar w:fldCharType="end"/>
            </w:r>
          </w:hyperlink>
        </w:p>
        <w:p w14:paraId="606C5895" w14:textId="554C5A70" w:rsidR="007C79A7" w:rsidRDefault="007C79A7">
          <w:pPr>
            <w:pStyle w:val="TOC2"/>
            <w:rPr>
              <w:rFonts w:asciiTheme="minorHAnsi" w:eastAsiaTheme="minorEastAsia" w:hAnsiTheme="minorHAnsi" w:cstheme="minorBidi"/>
              <w:color w:val="auto"/>
              <w:sz w:val="22"/>
              <w:szCs w:val="22"/>
              <w:lang w:val="vi-VN" w:eastAsia="vi-VN"/>
            </w:rPr>
          </w:pPr>
          <w:hyperlink w:anchor="_Toc134113579" w:history="1">
            <w:r w:rsidRPr="002B7099">
              <w:rPr>
                <w:rStyle w:val="Hyperlink"/>
              </w:rPr>
              <w:t>3.1. Tình trạng dinh dưỡng của đối tượng nghiên cứu</w:t>
            </w:r>
            <w:r>
              <w:rPr>
                <w:webHidden/>
              </w:rPr>
              <w:tab/>
            </w:r>
            <w:r>
              <w:rPr>
                <w:webHidden/>
              </w:rPr>
              <w:fldChar w:fldCharType="begin"/>
            </w:r>
            <w:r>
              <w:rPr>
                <w:webHidden/>
              </w:rPr>
              <w:instrText xml:space="preserve"> PAGEREF _Toc134113579 \h </w:instrText>
            </w:r>
            <w:r>
              <w:rPr>
                <w:webHidden/>
              </w:rPr>
            </w:r>
            <w:r>
              <w:rPr>
                <w:webHidden/>
              </w:rPr>
              <w:fldChar w:fldCharType="separate"/>
            </w:r>
            <w:r>
              <w:rPr>
                <w:webHidden/>
              </w:rPr>
              <w:t>28</w:t>
            </w:r>
            <w:r>
              <w:rPr>
                <w:webHidden/>
              </w:rPr>
              <w:fldChar w:fldCharType="end"/>
            </w:r>
          </w:hyperlink>
        </w:p>
        <w:p w14:paraId="378F278B" w14:textId="2614937A" w:rsidR="007C79A7" w:rsidRDefault="007C79A7">
          <w:pPr>
            <w:pStyle w:val="TOC2"/>
            <w:rPr>
              <w:rFonts w:asciiTheme="minorHAnsi" w:eastAsiaTheme="minorEastAsia" w:hAnsiTheme="minorHAnsi" w:cstheme="minorBidi"/>
              <w:color w:val="auto"/>
              <w:sz w:val="22"/>
              <w:szCs w:val="22"/>
              <w:lang w:val="vi-VN" w:eastAsia="vi-VN"/>
            </w:rPr>
          </w:pPr>
          <w:hyperlink w:anchor="_Toc134113580" w:history="1">
            <w:r w:rsidRPr="002B7099">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113580 \h </w:instrText>
            </w:r>
            <w:r>
              <w:rPr>
                <w:webHidden/>
              </w:rPr>
            </w:r>
            <w:r>
              <w:rPr>
                <w:webHidden/>
              </w:rPr>
              <w:fldChar w:fldCharType="separate"/>
            </w:r>
            <w:r>
              <w:rPr>
                <w:webHidden/>
              </w:rPr>
              <w:t>34</w:t>
            </w:r>
            <w:r>
              <w:rPr>
                <w:webHidden/>
              </w:rPr>
              <w:fldChar w:fldCharType="end"/>
            </w:r>
          </w:hyperlink>
        </w:p>
        <w:p w14:paraId="09ECCA0E" w14:textId="388A020D" w:rsidR="007C79A7" w:rsidRDefault="007C79A7">
          <w:pPr>
            <w:pStyle w:val="TOC1"/>
            <w:rPr>
              <w:rFonts w:asciiTheme="minorHAnsi" w:eastAsiaTheme="minorEastAsia" w:hAnsiTheme="minorHAnsi" w:cstheme="minorBidi"/>
              <w:color w:val="auto"/>
              <w:sz w:val="22"/>
              <w:szCs w:val="22"/>
              <w:lang w:val="vi-VN" w:eastAsia="vi-VN"/>
            </w:rPr>
          </w:pPr>
          <w:hyperlink w:anchor="_Toc134113581" w:history="1">
            <w:r w:rsidRPr="002B7099">
              <w:rPr>
                <w:rStyle w:val="Hyperlink"/>
              </w:rPr>
              <w:t>Chương 4 – BÀN LUẬN</w:t>
            </w:r>
            <w:r>
              <w:rPr>
                <w:webHidden/>
              </w:rPr>
              <w:tab/>
            </w:r>
            <w:r>
              <w:rPr>
                <w:webHidden/>
              </w:rPr>
              <w:fldChar w:fldCharType="begin"/>
            </w:r>
            <w:r>
              <w:rPr>
                <w:webHidden/>
              </w:rPr>
              <w:instrText xml:space="preserve"> PAGEREF _Toc134113581 \h </w:instrText>
            </w:r>
            <w:r>
              <w:rPr>
                <w:webHidden/>
              </w:rPr>
            </w:r>
            <w:r>
              <w:rPr>
                <w:webHidden/>
              </w:rPr>
              <w:fldChar w:fldCharType="separate"/>
            </w:r>
            <w:r>
              <w:rPr>
                <w:webHidden/>
              </w:rPr>
              <w:t>45</w:t>
            </w:r>
            <w:r>
              <w:rPr>
                <w:webHidden/>
              </w:rPr>
              <w:fldChar w:fldCharType="end"/>
            </w:r>
          </w:hyperlink>
        </w:p>
        <w:p w14:paraId="5C10244C" w14:textId="28A4B154" w:rsidR="007C79A7" w:rsidRDefault="007C79A7">
          <w:pPr>
            <w:pStyle w:val="TOC2"/>
            <w:rPr>
              <w:rFonts w:asciiTheme="minorHAnsi" w:eastAsiaTheme="minorEastAsia" w:hAnsiTheme="minorHAnsi" w:cstheme="minorBidi"/>
              <w:color w:val="auto"/>
              <w:sz w:val="22"/>
              <w:szCs w:val="22"/>
              <w:lang w:val="vi-VN" w:eastAsia="vi-VN"/>
            </w:rPr>
          </w:pPr>
          <w:hyperlink w:anchor="_Toc134113582" w:history="1">
            <w:r w:rsidRPr="002B7099">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113582 \h </w:instrText>
            </w:r>
            <w:r>
              <w:rPr>
                <w:webHidden/>
              </w:rPr>
            </w:r>
            <w:r>
              <w:rPr>
                <w:webHidden/>
              </w:rPr>
              <w:fldChar w:fldCharType="separate"/>
            </w:r>
            <w:r>
              <w:rPr>
                <w:webHidden/>
              </w:rPr>
              <w:t>45</w:t>
            </w:r>
            <w:r>
              <w:rPr>
                <w:webHidden/>
              </w:rPr>
              <w:fldChar w:fldCharType="end"/>
            </w:r>
          </w:hyperlink>
        </w:p>
        <w:p w14:paraId="724D4DB3" w14:textId="4EE12E38" w:rsidR="007C79A7" w:rsidRDefault="007C79A7">
          <w:pPr>
            <w:pStyle w:val="TOC2"/>
            <w:rPr>
              <w:rFonts w:asciiTheme="minorHAnsi" w:eastAsiaTheme="minorEastAsia" w:hAnsiTheme="minorHAnsi" w:cstheme="minorBidi"/>
              <w:color w:val="auto"/>
              <w:sz w:val="22"/>
              <w:szCs w:val="22"/>
              <w:lang w:val="vi-VN" w:eastAsia="vi-VN"/>
            </w:rPr>
          </w:pPr>
          <w:hyperlink w:anchor="_Toc134113583" w:history="1">
            <w:r w:rsidRPr="002B7099">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113583 \h </w:instrText>
            </w:r>
            <w:r>
              <w:rPr>
                <w:webHidden/>
              </w:rPr>
            </w:r>
            <w:r>
              <w:rPr>
                <w:webHidden/>
              </w:rPr>
              <w:fldChar w:fldCharType="separate"/>
            </w:r>
            <w:r>
              <w:rPr>
                <w:webHidden/>
              </w:rPr>
              <w:t>45</w:t>
            </w:r>
            <w:r>
              <w:rPr>
                <w:webHidden/>
              </w:rPr>
              <w:fldChar w:fldCharType="end"/>
            </w:r>
          </w:hyperlink>
        </w:p>
        <w:p w14:paraId="1AAAC0EB" w14:textId="2C561141" w:rsidR="007C79A7" w:rsidRDefault="007C79A7">
          <w:pPr>
            <w:pStyle w:val="TOC2"/>
            <w:rPr>
              <w:rFonts w:asciiTheme="minorHAnsi" w:eastAsiaTheme="minorEastAsia" w:hAnsiTheme="minorHAnsi" w:cstheme="minorBidi"/>
              <w:color w:val="auto"/>
              <w:sz w:val="22"/>
              <w:szCs w:val="22"/>
              <w:lang w:val="vi-VN" w:eastAsia="vi-VN"/>
            </w:rPr>
          </w:pPr>
          <w:hyperlink w:anchor="_Toc134113584" w:history="1">
            <w:r w:rsidRPr="002B7099">
              <w:rPr>
                <w:rStyle w:val="Hyperlink"/>
              </w:rPr>
              <w:t>4.3. So sánh tình trạng dinh dưỡng theo BMI và SGA</w:t>
            </w:r>
            <w:r>
              <w:rPr>
                <w:webHidden/>
              </w:rPr>
              <w:tab/>
            </w:r>
            <w:r>
              <w:rPr>
                <w:webHidden/>
              </w:rPr>
              <w:fldChar w:fldCharType="begin"/>
            </w:r>
            <w:r>
              <w:rPr>
                <w:webHidden/>
              </w:rPr>
              <w:instrText xml:space="preserve"> PAGEREF _Toc134113584 \h </w:instrText>
            </w:r>
            <w:r>
              <w:rPr>
                <w:webHidden/>
              </w:rPr>
            </w:r>
            <w:r>
              <w:rPr>
                <w:webHidden/>
              </w:rPr>
              <w:fldChar w:fldCharType="separate"/>
            </w:r>
            <w:r>
              <w:rPr>
                <w:webHidden/>
              </w:rPr>
              <w:t>45</w:t>
            </w:r>
            <w:r>
              <w:rPr>
                <w:webHidden/>
              </w:rPr>
              <w:fldChar w:fldCharType="end"/>
            </w:r>
          </w:hyperlink>
        </w:p>
        <w:p w14:paraId="23B7B8A3" w14:textId="007E5D7B" w:rsidR="007C79A7" w:rsidRDefault="007C79A7">
          <w:pPr>
            <w:pStyle w:val="TOC1"/>
            <w:rPr>
              <w:rFonts w:asciiTheme="minorHAnsi" w:eastAsiaTheme="minorEastAsia" w:hAnsiTheme="minorHAnsi" w:cstheme="minorBidi"/>
              <w:color w:val="auto"/>
              <w:sz w:val="22"/>
              <w:szCs w:val="22"/>
              <w:lang w:val="vi-VN" w:eastAsia="vi-VN"/>
            </w:rPr>
          </w:pPr>
          <w:hyperlink w:anchor="_Toc134113585" w:history="1">
            <w:r w:rsidRPr="002B7099">
              <w:rPr>
                <w:rStyle w:val="Hyperlink"/>
              </w:rPr>
              <w:t>Chương 5 – KẾT LUẬN</w:t>
            </w:r>
            <w:r>
              <w:rPr>
                <w:webHidden/>
              </w:rPr>
              <w:tab/>
            </w:r>
            <w:r>
              <w:rPr>
                <w:webHidden/>
              </w:rPr>
              <w:fldChar w:fldCharType="begin"/>
            </w:r>
            <w:r>
              <w:rPr>
                <w:webHidden/>
              </w:rPr>
              <w:instrText xml:space="preserve"> PAGEREF _Toc134113585 \h </w:instrText>
            </w:r>
            <w:r>
              <w:rPr>
                <w:webHidden/>
              </w:rPr>
            </w:r>
            <w:r>
              <w:rPr>
                <w:webHidden/>
              </w:rPr>
              <w:fldChar w:fldCharType="separate"/>
            </w:r>
            <w:r>
              <w:rPr>
                <w:webHidden/>
              </w:rPr>
              <w:t>46</w:t>
            </w:r>
            <w:r>
              <w:rPr>
                <w:webHidden/>
              </w:rPr>
              <w:fldChar w:fldCharType="end"/>
            </w:r>
          </w:hyperlink>
        </w:p>
        <w:p w14:paraId="5A3300B5" w14:textId="54BDF60E" w:rsidR="007C79A7" w:rsidRDefault="007C79A7">
          <w:pPr>
            <w:pStyle w:val="TOC2"/>
            <w:rPr>
              <w:rFonts w:asciiTheme="minorHAnsi" w:eastAsiaTheme="minorEastAsia" w:hAnsiTheme="minorHAnsi" w:cstheme="minorBidi"/>
              <w:color w:val="auto"/>
              <w:sz w:val="22"/>
              <w:szCs w:val="22"/>
              <w:lang w:val="vi-VN" w:eastAsia="vi-VN"/>
            </w:rPr>
          </w:pPr>
          <w:hyperlink w:anchor="_Toc134113586" w:history="1">
            <w:r w:rsidRPr="002B7099">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4113586 \h </w:instrText>
            </w:r>
            <w:r>
              <w:rPr>
                <w:webHidden/>
              </w:rPr>
            </w:r>
            <w:r>
              <w:rPr>
                <w:webHidden/>
              </w:rPr>
              <w:fldChar w:fldCharType="separate"/>
            </w:r>
            <w:r>
              <w:rPr>
                <w:webHidden/>
              </w:rPr>
              <w:t>46</w:t>
            </w:r>
            <w:r>
              <w:rPr>
                <w:webHidden/>
              </w:rPr>
              <w:fldChar w:fldCharType="end"/>
            </w:r>
          </w:hyperlink>
        </w:p>
        <w:p w14:paraId="71AF0222" w14:textId="6E9EC3E4" w:rsidR="007C79A7" w:rsidRDefault="007C79A7">
          <w:pPr>
            <w:pStyle w:val="TOC2"/>
            <w:rPr>
              <w:rFonts w:asciiTheme="minorHAnsi" w:eastAsiaTheme="minorEastAsia" w:hAnsiTheme="minorHAnsi" w:cstheme="minorBidi"/>
              <w:color w:val="auto"/>
              <w:sz w:val="22"/>
              <w:szCs w:val="22"/>
              <w:lang w:val="vi-VN" w:eastAsia="vi-VN"/>
            </w:rPr>
          </w:pPr>
          <w:hyperlink w:anchor="_Toc134113587" w:history="1">
            <w:r w:rsidRPr="002B7099">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4113587 \h </w:instrText>
            </w:r>
            <w:r>
              <w:rPr>
                <w:webHidden/>
              </w:rPr>
            </w:r>
            <w:r>
              <w:rPr>
                <w:webHidden/>
              </w:rPr>
              <w:fldChar w:fldCharType="separate"/>
            </w:r>
            <w:r>
              <w:rPr>
                <w:webHidden/>
              </w:rPr>
              <w:t>47</w:t>
            </w:r>
            <w:r>
              <w:rPr>
                <w:webHidden/>
              </w:rPr>
              <w:fldChar w:fldCharType="end"/>
            </w:r>
          </w:hyperlink>
        </w:p>
        <w:p w14:paraId="61F1BF25" w14:textId="39F4B9D6" w:rsidR="007C79A7" w:rsidRDefault="007C79A7">
          <w:pPr>
            <w:pStyle w:val="TOC2"/>
            <w:rPr>
              <w:rFonts w:asciiTheme="minorHAnsi" w:eastAsiaTheme="minorEastAsia" w:hAnsiTheme="minorHAnsi" w:cstheme="minorBidi"/>
              <w:color w:val="auto"/>
              <w:sz w:val="22"/>
              <w:szCs w:val="22"/>
              <w:lang w:val="vi-VN" w:eastAsia="vi-VN"/>
            </w:rPr>
          </w:pPr>
          <w:hyperlink w:anchor="_Toc134113588" w:history="1">
            <w:r w:rsidRPr="002B7099">
              <w:rPr>
                <w:rStyle w:val="Hyperlink"/>
              </w:rPr>
              <w:t>5.3. Hạn chế nghiên cứu</w:t>
            </w:r>
            <w:r>
              <w:rPr>
                <w:webHidden/>
              </w:rPr>
              <w:tab/>
            </w:r>
            <w:r>
              <w:rPr>
                <w:webHidden/>
              </w:rPr>
              <w:fldChar w:fldCharType="begin"/>
            </w:r>
            <w:r>
              <w:rPr>
                <w:webHidden/>
              </w:rPr>
              <w:instrText xml:space="preserve"> PAGEREF _Toc134113588 \h </w:instrText>
            </w:r>
            <w:r>
              <w:rPr>
                <w:webHidden/>
              </w:rPr>
            </w:r>
            <w:r>
              <w:rPr>
                <w:webHidden/>
              </w:rPr>
              <w:fldChar w:fldCharType="separate"/>
            </w:r>
            <w:r>
              <w:rPr>
                <w:webHidden/>
              </w:rPr>
              <w:t>47</w:t>
            </w:r>
            <w:r>
              <w:rPr>
                <w:webHidden/>
              </w:rPr>
              <w:fldChar w:fldCharType="end"/>
            </w:r>
          </w:hyperlink>
        </w:p>
        <w:p w14:paraId="123EE4C2" w14:textId="230F0DE6" w:rsidR="007C79A7" w:rsidRDefault="007C79A7">
          <w:pPr>
            <w:pStyle w:val="TOC1"/>
            <w:rPr>
              <w:rFonts w:asciiTheme="minorHAnsi" w:eastAsiaTheme="minorEastAsia" w:hAnsiTheme="minorHAnsi" w:cstheme="minorBidi"/>
              <w:color w:val="auto"/>
              <w:sz w:val="22"/>
              <w:szCs w:val="22"/>
              <w:lang w:val="vi-VN" w:eastAsia="vi-VN"/>
            </w:rPr>
          </w:pPr>
          <w:hyperlink w:anchor="_Toc134113589" w:history="1">
            <w:r w:rsidRPr="002B7099">
              <w:rPr>
                <w:rStyle w:val="Hyperlink"/>
              </w:rPr>
              <w:t>Chương 6 – KHUYẾN NGHỊ</w:t>
            </w:r>
            <w:r>
              <w:rPr>
                <w:webHidden/>
              </w:rPr>
              <w:tab/>
            </w:r>
            <w:r>
              <w:rPr>
                <w:webHidden/>
              </w:rPr>
              <w:fldChar w:fldCharType="begin"/>
            </w:r>
            <w:r>
              <w:rPr>
                <w:webHidden/>
              </w:rPr>
              <w:instrText xml:space="preserve"> PAGEREF _Toc134113589 \h </w:instrText>
            </w:r>
            <w:r>
              <w:rPr>
                <w:webHidden/>
              </w:rPr>
            </w:r>
            <w:r>
              <w:rPr>
                <w:webHidden/>
              </w:rPr>
              <w:fldChar w:fldCharType="separate"/>
            </w:r>
            <w:r>
              <w:rPr>
                <w:webHidden/>
              </w:rPr>
              <w:t>48</w:t>
            </w:r>
            <w:r>
              <w:rPr>
                <w:webHidden/>
              </w:rPr>
              <w:fldChar w:fldCharType="end"/>
            </w:r>
          </w:hyperlink>
        </w:p>
        <w:p w14:paraId="11DA92B0" w14:textId="4430F946" w:rsidR="007C79A7" w:rsidRDefault="007C79A7">
          <w:pPr>
            <w:pStyle w:val="TOC1"/>
            <w:rPr>
              <w:rFonts w:asciiTheme="minorHAnsi" w:eastAsiaTheme="minorEastAsia" w:hAnsiTheme="minorHAnsi" w:cstheme="minorBidi"/>
              <w:color w:val="auto"/>
              <w:sz w:val="22"/>
              <w:szCs w:val="22"/>
              <w:lang w:val="vi-VN" w:eastAsia="vi-VN"/>
            </w:rPr>
          </w:pPr>
          <w:hyperlink w:anchor="_Toc134113590" w:history="1">
            <w:r w:rsidRPr="002B7099">
              <w:rPr>
                <w:rStyle w:val="Hyperlink"/>
              </w:rPr>
              <w:t>TÀI LIỆU THAM KHẢO</w:t>
            </w:r>
            <w:r>
              <w:rPr>
                <w:webHidden/>
              </w:rPr>
              <w:tab/>
            </w:r>
            <w:r>
              <w:rPr>
                <w:webHidden/>
              </w:rPr>
              <w:fldChar w:fldCharType="begin"/>
            </w:r>
            <w:r>
              <w:rPr>
                <w:webHidden/>
              </w:rPr>
              <w:instrText xml:space="preserve"> PAGEREF _Toc134113590 \h </w:instrText>
            </w:r>
            <w:r>
              <w:rPr>
                <w:webHidden/>
              </w:rPr>
            </w:r>
            <w:r>
              <w:rPr>
                <w:webHidden/>
              </w:rPr>
              <w:fldChar w:fldCharType="separate"/>
            </w:r>
            <w:r>
              <w:rPr>
                <w:webHidden/>
              </w:rPr>
              <w:t>49</w:t>
            </w:r>
            <w:r>
              <w:rPr>
                <w:webHidden/>
              </w:rPr>
              <w:fldChar w:fldCharType="end"/>
            </w:r>
          </w:hyperlink>
        </w:p>
        <w:p w14:paraId="093A23DC" w14:textId="78F5958D" w:rsidR="007C79A7" w:rsidRDefault="007C79A7">
          <w:pPr>
            <w:pStyle w:val="TOC1"/>
            <w:rPr>
              <w:rFonts w:asciiTheme="minorHAnsi" w:eastAsiaTheme="minorEastAsia" w:hAnsiTheme="minorHAnsi" w:cstheme="minorBidi"/>
              <w:color w:val="auto"/>
              <w:sz w:val="22"/>
              <w:szCs w:val="22"/>
              <w:lang w:val="vi-VN" w:eastAsia="vi-VN"/>
            </w:rPr>
          </w:pPr>
          <w:hyperlink w:anchor="_Toc134113591" w:history="1">
            <w:r w:rsidRPr="002B7099">
              <w:rPr>
                <w:rStyle w:val="Hyperlink"/>
              </w:rPr>
              <w:t>PHỤ LỤC</w:t>
            </w:r>
            <w:r>
              <w:rPr>
                <w:webHidden/>
              </w:rPr>
              <w:tab/>
            </w:r>
            <w:r>
              <w:rPr>
                <w:webHidden/>
              </w:rPr>
              <w:fldChar w:fldCharType="begin"/>
            </w:r>
            <w:r>
              <w:rPr>
                <w:webHidden/>
              </w:rPr>
              <w:instrText xml:space="preserve"> PAGEREF _Toc134113591 \h </w:instrText>
            </w:r>
            <w:r>
              <w:rPr>
                <w:webHidden/>
              </w:rPr>
            </w:r>
            <w:r>
              <w:rPr>
                <w:webHidden/>
              </w:rPr>
              <w:fldChar w:fldCharType="separate"/>
            </w:r>
            <w:r>
              <w:rPr>
                <w:webHidden/>
              </w:rPr>
              <w:t>54</w:t>
            </w:r>
            <w:r>
              <w:rPr>
                <w:webHidden/>
              </w:rPr>
              <w:fldChar w:fldCharType="end"/>
            </w:r>
          </w:hyperlink>
        </w:p>
        <w:p w14:paraId="18D2E423" w14:textId="167E720F"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60A2BFBB" w14:textId="77777777" w:rsidR="00D353D4"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5EA24F22" w14:textId="522A07AE"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699" w:history="1">
        <w:r w:rsidR="00D353D4" w:rsidRPr="00103D1C">
          <w:rPr>
            <w:rStyle w:val="Hyperlink"/>
          </w:rPr>
          <w:t xml:space="preserve">Bảng 1.1. </w:t>
        </w:r>
        <w:r w:rsidR="00D353D4" w:rsidRPr="00103D1C">
          <w:rPr>
            <w:rStyle w:val="Hyperlink"/>
            <w:bCs/>
          </w:rPr>
          <w:t>Ước tính gánh nặng bệnh lao tại Việt Nam năm 2021</w:t>
        </w:r>
      </w:hyperlink>
    </w:p>
    <w:p w14:paraId="13C2C244" w14:textId="05A4B8B4"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0" w:history="1">
        <w:r w:rsidR="00D353D4" w:rsidRPr="00103D1C">
          <w:rPr>
            <w:rStyle w:val="Hyperlink"/>
          </w:rPr>
          <w:t xml:space="preserve">Bảng 1.2. </w:t>
        </w:r>
        <w:r w:rsidR="00D353D4" w:rsidRPr="00103D1C">
          <w:rPr>
            <w:rStyle w:val="Hyperlink"/>
            <w:bCs/>
          </w:rPr>
          <w:t>Ước tính tỷ lệ mắc lao với MDR/RR-TB năm 2021</w:t>
        </w:r>
      </w:hyperlink>
    </w:p>
    <w:p w14:paraId="31A3684C" w14:textId="304033D2"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1" w:history="1">
        <w:r w:rsidR="00D353D4" w:rsidRPr="00103D1C">
          <w:rPr>
            <w:rStyle w:val="Hyperlink"/>
          </w:rPr>
          <w:t>Bảng 1.3. Thông báo ca bệnh năm 2021</w:t>
        </w:r>
      </w:hyperlink>
    </w:p>
    <w:p w14:paraId="64E4EAEC" w14:textId="5F5BC737"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2" w:history="1">
        <w:r w:rsidR="00D353D4" w:rsidRPr="00103D1C">
          <w:rPr>
            <w:rStyle w:val="Hyperlink"/>
          </w:rPr>
          <w:t>Bảng 1.4. Chăm sóc lao/HIV ở bệnh nhân lao mới và tái phát 2021</w:t>
        </w:r>
      </w:hyperlink>
    </w:p>
    <w:p w14:paraId="3D154C3B" w14:textId="31057840"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3" w:history="1">
        <w:r w:rsidR="00D353D4" w:rsidRPr="00103D1C">
          <w:rPr>
            <w:rStyle w:val="Hyperlink"/>
          </w:rPr>
          <w:t>Bảng 3.1</w:t>
        </w:r>
        <w:r w:rsidR="00D353D4" w:rsidRPr="00103D1C">
          <w:rPr>
            <w:rStyle w:val="Hyperlink"/>
            <w:bCs/>
          </w:rPr>
          <w:t>. Tình trạng dinh dưỡng theo BMI</w:t>
        </w:r>
      </w:hyperlink>
    </w:p>
    <w:p w14:paraId="751A4DDE" w14:textId="54091E3C"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4" w:history="1">
        <w:r w:rsidR="00D353D4" w:rsidRPr="00103D1C">
          <w:rPr>
            <w:rStyle w:val="Hyperlink"/>
          </w:rPr>
          <w:t>Bảng 3.2</w:t>
        </w:r>
        <w:r w:rsidR="00D353D4" w:rsidRPr="00103D1C">
          <w:rPr>
            <w:rStyle w:val="Hyperlink"/>
            <w:bCs/>
          </w:rPr>
          <w:t>. Tình trạng dinh dưỡng theo SGA</w:t>
        </w:r>
      </w:hyperlink>
    </w:p>
    <w:p w14:paraId="0D2A4712" w14:textId="4BC7FFCC"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5" w:history="1">
        <w:r w:rsidR="00D353D4" w:rsidRPr="00103D1C">
          <w:rPr>
            <w:rStyle w:val="Hyperlink"/>
          </w:rPr>
          <w:t>Bảng 3.3</w:t>
        </w:r>
        <w:r w:rsidR="00D353D4" w:rsidRPr="00103D1C">
          <w:rPr>
            <w:rStyle w:val="Hyperlink"/>
            <w:bCs/>
          </w:rPr>
          <w:t>. Tình trạng SDD theo lứa tuổi</w:t>
        </w:r>
      </w:hyperlink>
    </w:p>
    <w:p w14:paraId="29F5361D" w14:textId="525766A4"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6" w:history="1">
        <w:r w:rsidR="00D353D4" w:rsidRPr="00103D1C">
          <w:rPr>
            <w:rStyle w:val="Hyperlink"/>
          </w:rPr>
          <w:t>Bảng 3.4</w:t>
        </w:r>
        <w:r w:rsidR="00D353D4" w:rsidRPr="00103D1C">
          <w:rPr>
            <w:rStyle w:val="Hyperlink"/>
            <w:bCs/>
          </w:rPr>
          <w:t>. Tình trạng SDD theo nghề nghiệp</w:t>
        </w:r>
      </w:hyperlink>
    </w:p>
    <w:p w14:paraId="3F29AF55" w14:textId="4DD33DE7"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7" w:history="1">
        <w:r w:rsidR="00D353D4" w:rsidRPr="00103D1C">
          <w:rPr>
            <w:rStyle w:val="Hyperlink"/>
          </w:rPr>
          <w:t>Bảng 3.5</w:t>
        </w:r>
        <w:r w:rsidR="00D353D4" w:rsidRPr="00103D1C">
          <w:rPr>
            <w:rStyle w:val="Hyperlink"/>
            <w:bCs/>
          </w:rPr>
          <w:t>. Tình trạng SDD theo khu vực địa lý</w:t>
        </w:r>
      </w:hyperlink>
    </w:p>
    <w:p w14:paraId="3D381D94" w14:textId="1ACD6EF1"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8" w:history="1">
        <w:r w:rsidR="00D353D4" w:rsidRPr="00103D1C">
          <w:rPr>
            <w:rStyle w:val="Hyperlink"/>
          </w:rPr>
          <w:t>Bảng 3.6</w:t>
        </w:r>
        <w:r w:rsidR="00D353D4" w:rsidRPr="00103D1C">
          <w:rPr>
            <w:rStyle w:val="Hyperlink"/>
            <w:bCs/>
          </w:rPr>
          <w:t>. Tình trạng SDD theo tiền sử bệnh lý mạn tính</w:t>
        </w:r>
      </w:hyperlink>
    </w:p>
    <w:p w14:paraId="2CD39E78" w14:textId="047350A6"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09" w:history="1">
        <w:r w:rsidR="00D353D4" w:rsidRPr="00103D1C">
          <w:rPr>
            <w:rStyle w:val="Hyperlink"/>
          </w:rPr>
          <w:t>Bảng 3.7</w:t>
        </w:r>
        <w:r w:rsidR="00D353D4" w:rsidRPr="00103D1C">
          <w:rPr>
            <w:rStyle w:val="Hyperlink"/>
            <w:bCs/>
          </w:rPr>
          <w:t>. Tình trạng SDD theo thời gian chẩn đoán bệnh</w:t>
        </w:r>
      </w:hyperlink>
    </w:p>
    <w:p w14:paraId="4D73240E" w14:textId="59D01D43"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0" w:history="1">
        <w:r w:rsidR="00D353D4" w:rsidRPr="00103D1C">
          <w:rPr>
            <w:rStyle w:val="Hyperlink"/>
          </w:rPr>
          <w:t>Bảng 3.8</w:t>
        </w:r>
        <w:r w:rsidR="00D353D4" w:rsidRPr="00103D1C">
          <w:rPr>
            <w:rStyle w:val="Hyperlink"/>
            <w:bCs/>
          </w:rPr>
          <w:t>. Mối liên quan giữa nhóm tuổi và tình trạng dinh dưỡng</w:t>
        </w:r>
      </w:hyperlink>
    </w:p>
    <w:p w14:paraId="553B0B58" w14:textId="262602B6"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1" w:history="1">
        <w:r w:rsidR="00D353D4" w:rsidRPr="00103D1C">
          <w:rPr>
            <w:rStyle w:val="Hyperlink"/>
          </w:rPr>
          <w:t>Bảng 3.9. Mối liên quan giữa giới và tình trạng dinh dưỡng</w:t>
        </w:r>
      </w:hyperlink>
    </w:p>
    <w:p w14:paraId="552F1C23" w14:textId="6B97015E"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2" w:history="1">
        <w:r w:rsidR="00D353D4" w:rsidRPr="00103D1C">
          <w:rPr>
            <w:rStyle w:val="Hyperlink"/>
          </w:rPr>
          <w:t xml:space="preserve">Bảng 3.10. </w:t>
        </w:r>
        <w:r w:rsidR="00D353D4" w:rsidRPr="00103D1C">
          <w:rPr>
            <w:rStyle w:val="Hyperlink"/>
            <w:bCs/>
          </w:rPr>
          <w:t>Mối liên quan giữa nghề nghiệp và tình trạng dinh dưỡng</w:t>
        </w:r>
      </w:hyperlink>
    </w:p>
    <w:p w14:paraId="0B575D82" w14:textId="2B6B6D80"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3" w:history="1">
        <w:r w:rsidR="00D353D4" w:rsidRPr="00103D1C">
          <w:rPr>
            <w:rStyle w:val="Hyperlink"/>
          </w:rPr>
          <w:t xml:space="preserve">Bảng 3.11. </w:t>
        </w:r>
        <w:r w:rsidR="00D353D4" w:rsidRPr="00103D1C">
          <w:rPr>
            <w:rStyle w:val="Hyperlink"/>
            <w:bCs/>
          </w:rPr>
          <w:t>Mối liên quan giữa khu vực địa lý và tình trạng dinh dưỡng</w:t>
        </w:r>
      </w:hyperlink>
    </w:p>
    <w:p w14:paraId="31AB0232" w14:textId="6BDBF088"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4" w:history="1">
        <w:r w:rsidR="00D353D4" w:rsidRPr="00103D1C">
          <w:rPr>
            <w:rStyle w:val="Hyperlink"/>
          </w:rPr>
          <w:t>Bảng 3.12</w:t>
        </w:r>
        <w:r w:rsidR="00D353D4" w:rsidRPr="00103D1C">
          <w:rPr>
            <w:rStyle w:val="Hyperlink"/>
            <w:bCs/>
          </w:rPr>
          <w:t>. Mối liên quan giữa thời gian chẩn đoán và TTDD</w:t>
        </w:r>
      </w:hyperlink>
    </w:p>
    <w:p w14:paraId="087FF3F6" w14:textId="08E91240"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5" w:history="1">
        <w:r w:rsidR="00D353D4" w:rsidRPr="00103D1C">
          <w:rPr>
            <w:rStyle w:val="Hyperlink"/>
          </w:rPr>
          <w:t>Bảng 3.13. Mối liên quan giữa tiền sử bệnh lý mạn tính và TTDD</w:t>
        </w:r>
      </w:hyperlink>
    </w:p>
    <w:p w14:paraId="2FBED5E5" w14:textId="401F39E6"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6" w:history="1">
        <w:r w:rsidR="00D353D4" w:rsidRPr="00103D1C">
          <w:rPr>
            <w:rStyle w:val="Hyperlink"/>
          </w:rPr>
          <w:t xml:space="preserve">Bảng 3.14. </w:t>
        </w:r>
        <w:r w:rsidR="00D353D4" w:rsidRPr="00103D1C">
          <w:rPr>
            <w:rStyle w:val="Hyperlink"/>
            <w:bCs/>
          </w:rPr>
          <w:t>Mối liên quan giữa triệu chứng sốt và TTDD</w:t>
        </w:r>
      </w:hyperlink>
    </w:p>
    <w:p w14:paraId="47208E81" w14:textId="6D1C2BAC"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7" w:history="1">
        <w:r w:rsidR="00D353D4" w:rsidRPr="00103D1C">
          <w:rPr>
            <w:rStyle w:val="Hyperlink"/>
          </w:rPr>
          <w:t xml:space="preserve">Bảng 3.15. </w:t>
        </w:r>
        <w:r w:rsidR="00D353D4" w:rsidRPr="00103D1C">
          <w:rPr>
            <w:rStyle w:val="Hyperlink"/>
            <w:bCs/>
          </w:rPr>
          <w:t>Mối liên quan giữa triệu chứng ran và TTDD</w:t>
        </w:r>
      </w:hyperlink>
    </w:p>
    <w:p w14:paraId="4707BC4F" w14:textId="43E5B50C"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8" w:history="1">
        <w:r w:rsidR="00D353D4" w:rsidRPr="00103D1C">
          <w:rPr>
            <w:rStyle w:val="Hyperlink"/>
          </w:rPr>
          <w:t xml:space="preserve">Bảng 3.16. </w:t>
        </w:r>
        <w:r w:rsidR="00D353D4" w:rsidRPr="00103D1C">
          <w:rPr>
            <w:rStyle w:val="Hyperlink"/>
            <w:bCs/>
          </w:rPr>
          <w:t>Mối liên quan giữa mức độ tổn thương trên phim X-quang phổi và TTDD</w:t>
        </w:r>
      </w:hyperlink>
    </w:p>
    <w:p w14:paraId="0ED00D8D" w14:textId="0F798502"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19" w:history="1">
        <w:r w:rsidR="00D353D4" w:rsidRPr="00103D1C">
          <w:rPr>
            <w:rStyle w:val="Hyperlink"/>
          </w:rPr>
          <w:t xml:space="preserve">Bảng 3.17. </w:t>
        </w:r>
        <w:r w:rsidR="00D353D4" w:rsidRPr="00103D1C">
          <w:rPr>
            <w:rStyle w:val="Hyperlink"/>
            <w:bCs/>
          </w:rPr>
          <w:t>Mối liên quan giữa tổn thương trên phim X-quang phổi có hang và TTDD</w:t>
        </w:r>
      </w:hyperlink>
    </w:p>
    <w:p w14:paraId="5EA48E72" w14:textId="78AF63CC"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20" w:history="1">
        <w:r w:rsidR="00D353D4" w:rsidRPr="00103D1C">
          <w:rPr>
            <w:rStyle w:val="Hyperlink"/>
          </w:rPr>
          <w:t xml:space="preserve">Bảng 3.18. </w:t>
        </w:r>
        <w:r w:rsidR="00D353D4" w:rsidRPr="00103D1C">
          <w:rPr>
            <w:rStyle w:val="Hyperlink"/>
            <w:bCs/>
          </w:rPr>
          <w:t>Mối liên quan giữa tình trạng thiếu máu và TTDD</w:t>
        </w:r>
      </w:hyperlink>
    </w:p>
    <w:p w14:paraId="69F99C67" w14:textId="0A36ECE7"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21" w:history="1">
        <w:r w:rsidR="00D353D4" w:rsidRPr="00103D1C">
          <w:rPr>
            <w:rStyle w:val="Hyperlink"/>
          </w:rPr>
          <w:t xml:space="preserve">Bảng 3.19. </w:t>
        </w:r>
        <w:r w:rsidR="00D353D4" w:rsidRPr="00103D1C">
          <w:rPr>
            <w:rStyle w:val="Hyperlink"/>
            <w:bCs/>
          </w:rPr>
          <w:t>Mối liên quan giữa số lượng bạch cầu và TTDD</w:t>
        </w:r>
      </w:hyperlink>
    </w:p>
    <w:p w14:paraId="27F21853" w14:textId="26BEEC97" w:rsidR="00D353D4" w:rsidRDefault="00000000">
      <w:pPr>
        <w:pStyle w:val="TableofFigures"/>
        <w:tabs>
          <w:tab w:val="right" w:leader="dot" w:pos="9111"/>
        </w:tabs>
        <w:rPr>
          <w:rFonts w:asciiTheme="minorHAnsi" w:eastAsiaTheme="minorEastAsia" w:hAnsiTheme="minorHAnsi" w:cstheme="minorBidi"/>
          <w:color w:val="auto"/>
          <w:sz w:val="22"/>
          <w:szCs w:val="22"/>
          <w:lang w:val="vi-VN" w:eastAsia="vi-VN"/>
        </w:rPr>
      </w:pPr>
      <w:hyperlink w:anchor="_Toc134112722" w:history="1">
        <w:r w:rsidR="00D353D4" w:rsidRPr="00103D1C">
          <w:rPr>
            <w:rStyle w:val="Hyperlink"/>
          </w:rPr>
          <w:t xml:space="preserve">Bảng 3.20. </w:t>
        </w:r>
        <w:r w:rsidR="00D353D4" w:rsidRPr="00103D1C">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3FB14F02" w14:textId="77777777" w:rsidR="00C333DD" w:rsidRDefault="00C333DD">
      <w:pPr>
        <w:sectPr w:rsidR="00C333DD"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p>
    <w:p w14:paraId="152053BA" w14:textId="42FE0D4D" w:rsidR="001B303A" w:rsidRPr="00835C44" w:rsidRDefault="001B303A" w:rsidP="00835C44">
      <w:pPr>
        <w:pStyle w:val="TOC"/>
      </w:pPr>
      <w:bookmarkStart w:id="11" w:name="_Toc134113569"/>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4893C985" w:rsidR="004C396C" w:rsidRDefault="004B11C7" w:rsidP="004C396C">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0949017A"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2416D120"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1135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1135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54602A32" w:rsidR="00FA688E" w:rsidRPr="00ED40D6" w:rsidRDefault="00715990" w:rsidP="00715990">
      <w:pPr>
        <w:pStyle w:val="Caption"/>
        <w:rPr>
          <w:bCs/>
        </w:rPr>
      </w:pPr>
      <w:bookmarkStart w:id="18" w:name="_Toc123983011"/>
      <w:bookmarkStart w:id="19" w:name="_Toc134112699"/>
      <w:r>
        <w:t xml:space="preserve">Bảng </w:t>
      </w:r>
      <w:r w:rsidR="001071B5">
        <w:fldChar w:fldCharType="begin"/>
      </w:r>
      <w:r w:rsidR="001071B5">
        <w:instrText xml:space="preserve"> STYLEREF 1 \s </w:instrText>
      </w:r>
      <w:r w:rsidR="001071B5">
        <w:fldChar w:fldCharType="separate"/>
      </w:r>
      <w:r w:rsidR="001071B5">
        <w:t>1</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w:t>
      </w:r>
      <w:r w:rsidR="001071B5">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337ACD87" w:rsidR="00FA688E" w:rsidRPr="00534DF3" w:rsidRDefault="00AF5F47" w:rsidP="00AF5F47">
      <w:pPr>
        <w:pStyle w:val="Caption"/>
        <w:rPr>
          <w:b w:val="0"/>
          <w:bCs/>
        </w:rPr>
      </w:pPr>
      <w:bookmarkStart w:id="20" w:name="_Toc134112700"/>
      <w:r>
        <w:t xml:space="preserve">Bảng </w:t>
      </w:r>
      <w:r w:rsidR="001071B5">
        <w:fldChar w:fldCharType="begin"/>
      </w:r>
      <w:r w:rsidR="001071B5">
        <w:instrText xml:space="preserve"> STYLEREF 1 \s </w:instrText>
      </w:r>
      <w:r w:rsidR="001071B5">
        <w:fldChar w:fldCharType="separate"/>
      </w:r>
      <w:r w:rsidR="001071B5">
        <w:t>1</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2</w:t>
      </w:r>
      <w:r w:rsidR="001071B5">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02872AD0" w:rsidR="00FA688E" w:rsidRDefault="00AF5F47" w:rsidP="00AF5F47">
      <w:pPr>
        <w:pStyle w:val="Caption"/>
      </w:pPr>
      <w:bookmarkStart w:id="21" w:name="_Toc134112701"/>
      <w:r>
        <w:t xml:space="preserve">Bảng </w:t>
      </w:r>
      <w:r w:rsidR="001071B5">
        <w:fldChar w:fldCharType="begin"/>
      </w:r>
      <w:r w:rsidR="001071B5">
        <w:instrText xml:space="preserve"> STYLEREF 1 \s </w:instrText>
      </w:r>
      <w:r w:rsidR="001071B5">
        <w:fldChar w:fldCharType="separate"/>
      </w:r>
      <w:r w:rsidR="001071B5">
        <w:t>1</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3</w:t>
      </w:r>
      <w:r w:rsidR="001071B5">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72B8BE64" w:rsidR="00FA688E" w:rsidRDefault="00AF5F47" w:rsidP="00AF5F47">
      <w:pPr>
        <w:pStyle w:val="Caption"/>
      </w:pPr>
      <w:bookmarkStart w:id="22" w:name="_Toc134112702"/>
      <w:r>
        <w:t xml:space="preserve">Bảng </w:t>
      </w:r>
      <w:r w:rsidR="001071B5">
        <w:fldChar w:fldCharType="begin"/>
      </w:r>
      <w:r w:rsidR="001071B5">
        <w:instrText xml:space="preserve"> STYLEREF 1 \s </w:instrText>
      </w:r>
      <w:r w:rsidR="001071B5">
        <w:fldChar w:fldCharType="separate"/>
      </w:r>
      <w:r w:rsidR="001071B5">
        <w:t>1</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4</w:t>
      </w:r>
      <w:r w:rsidR="001071B5">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1135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06262DDA"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commentRangeStart w:id="32"/>
      <w:r>
        <w:t>1.</w:t>
      </w:r>
      <w:r w:rsidR="008C0E05">
        <w:t>2</w:t>
      </w:r>
      <w:r>
        <w:t>.</w:t>
      </w:r>
      <w:r w:rsidR="008C0E05">
        <w:t>3</w:t>
      </w:r>
      <w:r>
        <w:t xml:space="preserve">.1. </w:t>
      </w:r>
      <w:r w:rsidR="00050484">
        <w:t>Nhuộm s</w:t>
      </w:r>
      <w:r w:rsidR="001B303A">
        <w:t>oi trực tiếp tìm AFB</w:t>
      </w:r>
      <w:bookmarkEnd w:id="31"/>
    </w:p>
    <w:p w14:paraId="7F86D781" w14:textId="68E8DCA5"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47073F">
        <w:t>.</w:t>
      </w:r>
    </w:p>
    <w:p w14:paraId="28103E82" w14:textId="2BD836DC" w:rsidR="00F9376C" w:rsidRDefault="00521914" w:rsidP="008E25DA">
      <w:pPr>
        <w:pStyle w:val="Heading4"/>
      </w:pPr>
      <w:bookmarkStart w:id="33" w:name="_Toc126527711"/>
      <w:r>
        <w:lastRenderedPageBreak/>
        <w:t>1.</w:t>
      </w:r>
      <w:r w:rsidR="008C0E05">
        <w:t>2</w:t>
      </w:r>
      <w:r>
        <w:t>.</w:t>
      </w:r>
      <w:r w:rsidR="008C0E05">
        <w:t>3</w:t>
      </w:r>
      <w:r>
        <w:t xml:space="preserve">.2. </w:t>
      </w:r>
      <w:r w:rsidR="001827C4">
        <w:t xml:space="preserve">Nuôi cấy tìm </w:t>
      </w:r>
      <w:r w:rsidR="00CD430D">
        <w:t>trực khuẩn lao</w:t>
      </w:r>
      <w:bookmarkEnd w:id="33"/>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7CDA9FA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3657F06E"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commentRangeEnd w:id="32"/>
      <w:r w:rsidR="00A84E1A">
        <w:rPr>
          <w:rStyle w:val="CommentReference"/>
        </w:rPr>
        <w:commentReference w:id="32"/>
      </w:r>
    </w:p>
    <w:p w14:paraId="698E7F45" w14:textId="032265E0" w:rsidR="001B303A" w:rsidRDefault="00097BB0" w:rsidP="00E47958">
      <w:pPr>
        <w:pStyle w:val="Heading4"/>
      </w:pPr>
      <w:bookmarkStart w:id="34"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4"/>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lastRenderedPageBreak/>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5"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5"/>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w:t>
      </w:r>
      <w:r w:rsidR="004712B7">
        <w:lastRenderedPageBreak/>
        <w:t>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xml:space="preserve">. </w:t>
      </w:r>
      <w:r w:rsidR="00D06EB1">
        <w:lastRenderedPageBreak/>
        <w:t>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ộ 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6" w:name="_Toc126527716"/>
      <w:r>
        <w:t>1.</w:t>
      </w:r>
      <w:r w:rsidR="008C0E05">
        <w:t>2</w:t>
      </w:r>
      <w:r>
        <w:t>.</w:t>
      </w:r>
      <w:r w:rsidR="008C0E05">
        <w:t>4</w:t>
      </w:r>
      <w:r>
        <w:t xml:space="preserve">. </w:t>
      </w:r>
      <w:r w:rsidR="001B303A">
        <w:t>Chẩn đoán xác định</w:t>
      </w:r>
      <w:r w:rsidR="00083BE5">
        <w:t xml:space="preserve"> lao phổi</w:t>
      </w:r>
      <w:bookmarkEnd w:id="36"/>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7" w:name="_Toc126527717"/>
      <w:r>
        <w:t>1.</w:t>
      </w:r>
      <w:r w:rsidR="008C0E05">
        <w:t>2</w:t>
      </w:r>
      <w:r>
        <w:t>.</w:t>
      </w:r>
      <w:r w:rsidR="008C0E05">
        <w:t>5</w:t>
      </w:r>
      <w:r>
        <w:t>. Phân loại chẩn đoán dựa theo xét nghiệm soi đờm trực tiếp tìm AFB</w:t>
      </w:r>
      <w:bookmarkEnd w:id="37"/>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8" w:name="_Toc126527718"/>
      <w:r>
        <w:t>1.</w:t>
      </w:r>
      <w:r w:rsidR="008C0E05">
        <w:t>2</w:t>
      </w:r>
      <w:r>
        <w:t>.</w:t>
      </w:r>
      <w:r w:rsidR="008C0E05">
        <w:t>6</w:t>
      </w:r>
      <w:r>
        <w:t>. Lao phổi kháng thuốc</w:t>
      </w:r>
      <w:bookmarkEnd w:id="38"/>
    </w:p>
    <w:p w14:paraId="35F32E10" w14:textId="54C45ED5" w:rsidR="008B4C32" w:rsidRDefault="008B4C32" w:rsidP="006479D7">
      <w:pPr>
        <w:pStyle w:val="Heading4"/>
      </w:pPr>
      <w:bookmarkStart w:id="39" w:name="_Toc126527719"/>
      <w:r>
        <w:t>1.</w:t>
      </w:r>
      <w:r w:rsidR="008C0E05">
        <w:t>2</w:t>
      </w:r>
      <w:r>
        <w:t>.</w:t>
      </w:r>
      <w:r w:rsidR="008C0E05">
        <w:t>6</w:t>
      </w:r>
      <w:r>
        <w:t>.1. Định nghĩa lao</w:t>
      </w:r>
      <w:r w:rsidR="00741298">
        <w:t xml:space="preserve"> phổi</w:t>
      </w:r>
      <w:r>
        <w:t xml:space="preserve"> kháng thuốc</w:t>
      </w:r>
      <w:bookmarkEnd w:id="39"/>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40"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0"/>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1"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1"/>
    </w:p>
    <w:p w14:paraId="364FFAF3" w14:textId="4768F69A"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lastRenderedPageBreak/>
        <w:t xml:space="preserve">- </w:t>
      </w:r>
      <w:r w:rsidR="00255F11">
        <w:t>Ngu</w:t>
      </w:r>
      <w:r>
        <w:t>ời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2" w:name="_Toc126527722"/>
      <w:bookmarkStart w:id="43" w:name="_Toc134113573"/>
      <w:r>
        <w:t>1.</w:t>
      </w:r>
      <w:r w:rsidR="00A742A2">
        <w:t>3</w:t>
      </w:r>
      <w:r>
        <w:t xml:space="preserve">. Dinh dưỡng </w:t>
      </w:r>
      <w:r w:rsidR="007B115B">
        <w:t>bệnh nhân</w:t>
      </w:r>
      <w:r>
        <w:t xml:space="preserve"> lao phổi</w:t>
      </w:r>
      <w:bookmarkEnd w:id="42"/>
      <w:bookmarkEnd w:id="43"/>
    </w:p>
    <w:p w14:paraId="4CB451CB" w14:textId="7A771A03" w:rsidR="001B303A" w:rsidRDefault="001B303A" w:rsidP="00C23165">
      <w:pPr>
        <w:pStyle w:val="Heading3"/>
      </w:pPr>
      <w:bookmarkStart w:id="44" w:name="_Toc126527723"/>
      <w:r>
        <w:t>1.</w:t>
      </w:r>
      <w:r w:rsidR="00A742A2">
        <w:t>3</w:t>
      </w:r>
      <w:r>
        <w:t>.1. Khái niệm</w:t>
      </w:r>
      <w:r w:rsidR="008136D9">
        <w:t xml:space="preserve"> cơ bản về dinh dưỡng</w:t>
      </w:r>
      <w:bookmarkEnd w:id="44"/>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5"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5"/>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6" w:name="_Toc126527725"/>
      <w:bookmarkStart w:id="47" w:name="_Toc134113574"/>
      <w:r>
        <w:t>1.</w:t>
      </w:r>
      <w:r w:rsidR="005B5CB5">
        <w:t>4</w:t>
      </w:r>
      <w:r>
        <w:t xml:space="preserve">. </w:t>
      </w:r>
      <w:r w:rsidR="009E67D7">
        <w:t>P</w:t>
      </w:r>
      <w:r>
        <w:t>hương pháp đánh giá tình trạng dinh dưỡng của bệnh nhâ</w:t>
      </w:r>
      <w:r w:rsidR="00F655A3">
        <w:t>n</w:t>
      </w:r>
      <w:bookmarkEnd w:id="46"/>
      <w:bookmarkEnd w:id="47"/>
    </w:p>
    <w:p w14:paraId="463882B0" w14:textId="47AA73F9" w:rsidR="001B303A" w:rsidRDefault="00F95C56" w:rsidP="00D74ECF">
      <w:pPr>
        <w:pStyle w:val="Heading3"/>
      </w:pPr>
      <w:bookmarkStart w:id="48" w:name="_Toc126527726"/>
      <w:r>
        <w:t>1.</w:t>
      </w:r>
      <w:r w:rsidR="005B5CB5">
        <w:t>4</w:t>
      </w:r>
      <w:r>
        <w:t xml:space="preserve">.1. </w:t>
      </w:r>
      <w:r w:rsidR="001B303A">
        <w:t>Chỉ số khối cơ thể</w:t>
      </w:r>
      <w:bookmarkEnd w:id="48"/>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1ED3C8F" w:rsidR="009829E7" w:rsidRDefault="009A69EB" w:rsidP="009829E7">
      <w:bookmarkStart w:id="49" w:name="_Toc126527727"/>
      <w:r>
        <w:t>-</w:t>
      </w:r>
      <w:r w:rsidR="009829E7">
        <w:t xml:space="preserve"> SDD độ III: BMI &lt;16</w:t>
      </w:r>
    </w:p>
    <w:p w14:paraId="050C3406" w14:textId="1EA01D94" w:rsidR="009829E7" w:rsidRDefault="009A69EB" w:rsidP="009829E7">
      <w:r>
        <w:lastRenderedPageBreak/>
        <w:t>-</w:t>
      </w:r>
      <w:r w:rsidR="009829E7">
        <w:t xml:space="preserve"> SDD độ II: BMI 16 – 16.99</w:t>
      </w:r>
    </w:p>
    <w:p w14:paraId="40348A3E" w14:textId="07AF450E" w:rsidR="009829E7" w:rsidRDefault="009A69EB" w:rsidP="009829E7">
      <w:r>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9"/>
      <w:r w:rsidR="002C7C9D">
        <w:t>đánh giá dinh dưỡng chủ quan SGA</w:t>
      </w:r>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B5D01A0"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4A8562"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0" w:name="_Toc126527728"/>
      <w:bookmarkStart w:id="51" w:name="_Toc134113575"/>
      <w:r>
        <w:lastRenderedPageBreak/>
        <w:t xml:space="preserve">- </w:t>
      </w:r>
      <w:r w:rsidRPr="00C73DBF">
        <w:t>ĐỐI TƯỢNG VÀ PHƯƠNG PHÁP NGHIÊN CỨU</w:t>
      </w:r>
      <w:bookmarkEnd w:id="50"/>
      <w:bookmarkEnd w:id="51"/>
    </w:p>
    <w:p w14:paraId="17B1AD52" w14:textId="1B34E2F5" w:rsidR="00C73DBF" w:rsidRPr="00C73DBF" w:rsidRDefault="00C73DBF" w:rsidP="00C23165">
      <w:pPr>
        <w:pStyle w:val="Heading2"/>
      </w:pPr>
      <w:bookmarkStart w:id="52" w:name="_Toc126527729"/>
      <w:bookmarkStart w:id="53" w:name="_Toc134113576"/>
      <w:r>
        <w:t>2.</w:t>
      </w:r>
      <w:r w:rsidRPr="00C73DBF">
        <w:t>1. Đối tượng</w:t>
      </w:r>
      <w:r w:rsidR="00D22FB3">
        <w:t>, thời gian và địa điểm</w:t>
      </w:r>
      <w:r w:rsidR="003C2417">
        <w:t xml:space="preserve"> nghiên cứu</w:t>
      </w:r>
      <w:bookmarkEnd w:id="52"/>
      <w:bookmarkEnd w:id="53"/>
    </w:p>
    <w:p w14:paraId="5B699654" w14:textId="7469966F" w:rsidR="00A178C3" w:rsidRDefault="00A178C3" w:rsidP="00FC32EF">
      <w:pPr>
        <w:pStyle w:val="Heading3"/>
      </w:pPr>
      <w:bookmarkStart w:id="54" w:name="_Toc126527730"/>
      <w:r>
        <w:t>2.1.1. Đối tượng nghiên cứu</w:t>
      </w:r>
      <w:bookmarkEnd w:id="54"/>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4080DA9"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t>[44]</w:t>
      </w:r>
      <w:r>
        <w:fldChar w:fldCharType="end"/>
      </w:r>
      <w:r>
        <w:t>:</w:t>
      </w:r>
    </w:p>
    <w:p w14:paraId="04BCD088" w14:textId="5AD70305" w:rsidR="00FD6785" w:rsidRDefault="00472A9C" w:rsidP="00FD6785">
      <w:r>
        <w:t>+</w:t>
      </w:r>
      <w:r w:rsidR="00FD6785">
        <w:t xml:space="preserve"> SDD độ III: BMI &lt;16</w:t>
      </w:r>
    </w:p>
    <w:p w14:paraId="5A98AF98" w14:textId="418A068E" w:rsidR="00FD6785" w:rsidRDefault="00472A9C" w:rsidP="00FD6785">
      <w:r>
        <w:lastRenderedPageBreak/>
        <w:t>+</w:t>
      </w:r>
      <w:r w:rsidR="00FD6785">
        <w:t xml:space="preserve"> SDD độ II: BMI 16 – 16.99</w:t>
      </w:r>
    </w:p>
    <w:p w14:paraId="2E955148" w14:textId="5E7AABA7" w:rsidR="00FD6785" w:rsidRDefault="00472A9C" w:rsidP="00FD6785">
      <w:r>
        <w:t>+</w:t>
      </w:r>
      <w:r w:rsidR="00FD6785">
        <w:t xml:space="preserve"> SDD độ I: BMI 17 – 18,49</w:t>
      </w:r>
    </w:p>
    <w:p w14:paraId="315C02AF" w14:textId="6F9457A4" w:rsidR="00FD6785" w:rsidRDefault="00472A9C" w:rsidP="00FD6785">
      <w:r>
        <w:t>+</w:t>
      </w:r>
      <w:r w:rsidR="00FD6785">
        <w:t xml:space="preserve"> Bình thường: BMI 18,5 – 24.99</w:t>
      </w:r>
    </w:p>
    <w:p w14:paraId="31DFD103" w14:textId="2C56A8A9" w:rsidR="00FD6785" w:rsidRDefault="00472A9C" w:rsidP="00FD6785">
      <w:r>
        <w:t xml:space="preserve">+ </w:t>
      </w:r>
      <w:r w:rsidR="00FD6785">
        <w:t>Thừa cân – Béo phì: BMI ≥25</w:t>
      </w:r>
    </w:p>
    <w:p w14:paraId="27E562FA" w14:textId="6470161A"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5" w:name="_Toc126527731"/>
      <w:r>
        <w:t>2</w:t>
      </w:r>
      <w:r w:rsidR="00FC32EF">
        <w:t>.1</w:t>
      </w:r>
      <w:r w:rsidRPr="00C73DBF">
        <w:t>.</w:t>
      </w:r>
      <w:r>
        <w:t>2</w:t>
      </w:r>
      <w:r w:rsidRPr="00C73DBF">
        <w:t>. Địa điểm và thời gian nghiên cứu</w:t>
      </w:r>
      <w:bookmarkEnd w:id="55"/>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6" w:name="_Toc126527732"/>
      <w:bookmarkStart w:id="57" w:name="_Toc134113577"/>
      <w:r>
        <w:t>2</w:t>
      </w:r>
      <w:r w:rsidRPr="00C73DBF">
        <w:t>.</w:t>
      </w:r>
      <w:r w:rsidR="00852C5F">
        <w:t>2</w:t>
      </w:r>
      <w:r w:rsidRPr="00C73DBF">
        <w:t>. Phương pháp nghiên cứu</w:t>
      </w:r>
      <w:bookmarkEnd w:id="56"/>
      <w:bookmarkEnd w:id="57"/>
    </w:p>
    <w:p w14:paraId="65E6C258" w14:textId="59BE1557" w:rsidR="00C73DBF" w:rsidRPr="00C73DBF" w:rsidRDefault="00733CD6" w:rsidP="00C23165">
      <w:pPr>
        <w:pStyle w:val="Heading3"/>
      </w:pPr>
      <w:bookmarkStart w:id="58" w:name="_Toc126527733"/>
      <w:r>
        <w:t>2.</w:t>
      </w:r>
      <w:r w:rsidR="00C3458A">
        <w:t>2</w:t>
      </w:r>
      <w:r>
        <w:t>.1.</w:t>
      </w:r>
      <w:r w:rsidR="00C73DBF" w:rsidRPr="00C73DBF">
        <w:t xml:space="preserve"> Thiết k</w:t>
      </w:r>
      <w:r>
        <w:t>ế</w:t>
      </w:r>
      <w:r w:rsidR="00C73DBF" w:rsidRPr="00C73DBF">
        <w:t xml:space="preserve"> nghiên cứu</w:t>
      </w:r>
      <w:bookmarkEnd w:id="58"/>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9" w:name="_Toc126527734"/>
      <w:r>
        <w:t>2</w:t>
      </w:r>
      <w:r w:rsidR="00C73DBF" w:rsidRPr="00C73DBF">
        <w:t>.</w:t>
      </w:r>
      <w:r w:rsidR="003775AB">
        <w:t>2</w:t>
      </w:r>
      <w:r w:rsidR="00C73DBF" w:rsidRPr="00C73DBF">
        <w:t>.2. Cỡ mẫu và phương pháp ch</w:t>
      </w:r>
      <w:r w:rsidR="00ED1263">
        <w:t>ọ</w:t>
      </w:r>
      <w:r w:rsidR="00C73DBF" w:rsidRPr="00C73DBF">
        <w:t>n mẫu</w:t>
      </w:r>
      <w:bookmarkEnd w:id="59"/>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0" w:name="_Toc126527735"/>
      <w:r>
        <w:t>2</w:t>
      </w:r>
      <w:r w:rsidRPr="00525EFF">
        <w:t>.</w:t>
      </w:r>
      <w:r w:rsidR="005E3027">
        <w:t>2</w:t>
      </w:r>
      <w:r w:rsidRPr="00525EFF">
        <w:t>.</w:t>
      </w:r>
      <w:r>
        <w:t>3</w:t>
      </w:r>
      <w:r w:rsidRPr="00525EFF">
        <w:t xml:space="preserve">. </w:t>
      </w:r>
      <w:r>
        <w:t>Biến số - chỉ số nghiên cứu</w:t>
      </w:r>
      <w:bookmarkEnd w:id="60"/>
    </w:p>
    <w:p w14:paraId="4029AA93" w14:textId="591BD501" w:rsidR="005E3027" w:rsidRDefault="005E3027" w:rsidP="00A73146">
      <w:pPr>
        <w:pStyle w:val="Heading4"/>
      </w:pPr>
      <w:bookmarkStart w:id="61" w:name="_Toc126527736"/>
      <w:r>
        <w:t xml:space="preserve">2.2.3.1. Một số thông tin chung của </w:t>
      </w:r>
      <w:r w:rsidR="00CF536B">
        <w:t>bệnh nhân</w:t>
      </w:r>
      <w:r>
        <w:t xml:space="preserve"> nghiên cứu</w:t>
      </w:r>
      <w:bookmarkEnd w:id="61"/>
    </w:p>
    <w:p w14:paraId="55861534" w14:textId="6AE898FF" w:rsidR="00DA4C77" w:rsidRDefault="00DA4C77" w:rsidP="00DA4C77">
      <w:r>
        <w:t xml:space="preserve">Tuổi: được chia thành các nhóm </w:t>
      </w:r>
      <w:r w:rsidR="000E557D">
        <w:t>&lt;20, 20</w:t>
      </w:r>
      <w:r>
        <w:t>-29, 30-39, 40-49, 50-59</w:t>
      </w:r>
      <w:r w:rsidR="006D4ED1">
        <w:t xml:space="preserve"> và</w:t>
      </w:r>
      <w:r>
        <w:t xml:space="preserve"> ≥60.</w:t>
      </w:r>
    </w:p>
    <w:p w14:paraId="13E845CF" w14:textId="1CAD83D9" w:rsidR="00DA4C77" w:rsidRDefault="00DA4C77" w:rsidP="00DA4C77">
      <w:r>
        <w:t>Giới: nam, nữ.</w:t>
      </w:r>
    </w:p>
    <w:p w14:paraId="50CAC87A" w14:textId="52D9C9F8" w:rsidR="00DA4C77" w:rsidRDefault="00DA4C77" w:rsidP="00DA4C77">
      <w:r>
        <w:t>Địa chỉ: thành thị, nông thôn</w:t>
      </w:r>
      <w:r w:rsidR="009D36D2">
        <w:t>, hải đảo</w:t>
      </w:r>
      <w:r>
        <w:t>.</w:t>
      </w:r>
    </w:p>
    <w:p w14:paraId="709E0074" w14:textId="5569009A" w:rsidR="00DA4C77" w:rsidRDefault="00DA4C77" w:rsidP="00DA4C77">
      <w:r>
        <w:t>Nghề nghiệp: chia 7 nhóm nghề (nông dân, công nhân, lao động tự do, hưu trí, cán bộ</w:t>
      </w:r>
      <w:r w:rsidR="00B16495">
        <w:t xml:space="preserve"> </w:t>
      </w:r>
      <w:r>
        <w:t>công chức, học sinh</w:t>
      </w:r>
      <w:r w:rsidR="00E33518">
        <w:t xml:space="preserve"> </w:t>
      </w:r>
      <w:r>
        <w:t>- sinh viên, nội trợ).</w:t>
      </w:r>
    </w:p>
    <w:p w14:paraId="01F6458B" w14:textId="5A68250D" w:rsidR="00874D53" w:rsidRDefault="00DA4C77" w:rsidP="00874D53">
      <w:r>
        <w:lastRenderedPageBreak/>
        <w:t>Tiền sử</w:t>
      </w:r>
      <w:r w:rsidR="00B9026C">
        <w:t xml:space="preserve"> bản thân</w:t>
      </w:r>
      <w:r>
        <w:t>: đái tháo đường, tăng huyết áp, viêm dạ dày,</w:t>
      </w:r>
      <w:r w:rsidR="00B9026C">
        <w:t xml:space="preserve"> HIV</w:t>
      </w:r>
      <w:r w:rsidR="00044C16">
        <w:t xml:space="preserve">, </w:t>
      </w:r>
      <w:r w:rsidR="00007014">
        <w:t>G</w:t>
      </w:r>
      <w:r w:rsidR="00B9026C">
        <w:t>út, viêm phế quản mạn, COVID-19.</w:t>
      </w:r>
    </w:p>
    <w:p w14:paraId="1E8AAA92" w14:textId="4865B135" w:rsidR="00B06A08" w:rsidRDefault="00ED0E2A" w:rsidP="0060061E">
      <w:r>
        <w:t>Tiền sử gia đình có người bị mắc lao, tiền sử xã hội tiếp xúc với người bệnh lao.</w:t>
      </w:r>
    </w:p>
    <w:p w14:paraId="7DD39CC4" w14:textId="57B80F20" w:rsidR="001B00D6" w:rsidRDefault="001B00D6" w:rsidP="00A73146">
      <w:pPr>
        <w:pStyle w:val="Heading4"/>
      </w:pPr>
      <w:bookmarkStart w:id="62" w:name="_Toc126527737"/>
      <w:r>
        <w:t xml:space="preserve">2.2.3.2. Triệu chứng lâm sàng của </w:t>
      </w:r>
      <w:r w:rsidR="00CF536B">
        <w:t>bệnh nhân</w:t>
      </w:r>
      <w:r>
        <w:t xml:space="preserve"> nghiên cứu</w:t>
      </w:r>
      <w:bookmarkEnd w:id="62"/>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1291ACBF" w:rsidR="00BF74E2" w:rsidRDefault="00BF74E2" w:rsidP="00617673">
      <w:r>
        <w:t xml:space="preserve">Thời gian chẩn đoán bệnh: </w:t>
      </w:r>
      <w:r w:rsidR="00B24D22">
        <w:t>t</w:t>
      </w:r>
      <w:r>
        <w: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483798EC" w:rsidR="006361D2" w:rsidRDefault="003B4831" w:rsidP="006361D2">
      <w:r>
        <w:t>-</w:t>
      </w:r>
      <w:r w:rsidR="006361D2">
        <w:t xml:space="preserve"> Triệu chứng sốt: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E6A1F">
        <w:t>đến</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6E6A1F">
        <w:t>đến</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182E2657"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p>
    <w:p w14:paraId="01B05AB4" w14:textId="6FFE56E7" w:rsidR="0014203F" w:rsidRDefault="00AA5DCB" w:rsidP="0014203F">
      <w:r>
        <w:t>- Triệu chứng da niêm mạc: bình thường, vàng, nhợt, xạm.</w:t>
      </w:r>
    </w:p>
    <w:p w14:paraId="13EC98B4" w14:textId="18B2F437" w:rsidR="000C18F9" w:rsidRDefault="003B4831" w:rsidP="009F6216">
      <w:r>
        <w:t>-</w:t>
      </w:r>
      <w:r w:rsidR="006361D2">
        <w:t xml:space="preserve"> </w:t>
      </w:r>
      <w:r w:rsidR="00DC27AF">
        <w:t xml:space="preserve">Phân loại </w:t>
      </w:r>
      <w:r w:rsidR="00F834D1">
        <w:t>TTDD</w:t>
      </w:r>
      <w:r w:rsidR="00DC27AF">
        <w:t xml:space="preserve">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r w:rsidR="009F6216">
        <w:t xml:space="preserve"> </w:t>
      </w:r>
      <w:r w:rsidR="000C18F9">
        <w:t>SDD độ III</w:t>
      </w:r>
      <w:r w:rsidR="00952168">
        <w:t xml:space="preserve"> BMI &lt;16</w:t>
      </w:r>
      <w:r w:rsidR="009F6216">
        <w:t xml:space="preserve">; </w:t>
      </w:r>
      <w:r w:rsidR="000C18F9">
        <w:t>SDD độ II</w:t>
      </w:r>
      <w:r w:rsidR="00952168">
        <w:t xml:space="preserve"> BMI 16 </w:t>
      </w:r>
      <w:r w:rsidR="0042568B">
        <w:t>đến</w:t>
      </w:r>
      <w:r w:rsidR="00952168">
        <w:t xml:space="preserve"> 16.99</w:t>
      </w:r>
      <w:r w:rsidR="009F6216">
        <w:t xml:space="preserve">; </w:t>
      </w:r>
      <w:r w:rsidR="000C18F9">
        <w:t>SDD độ I</w:t>
      </w:r>
      <w:r w:rsidR="00952168">
        <w:t xml:space="preserve"> BMI 17 </w:t>
      </w:r>
      <w:r w:rsidR="0042568B">
        <w:t>đến</w:t>
      </w:r>
      <w:r w:rsidR="00952168">
        <w:t xml:space="preserve"> 18,49</w:t>
      </w:r>
      <w:r w:rsidR="009F6216">
        <w:t>; b</w:t>
      </w:r>
      <w:r w:rsidR="000C18F9">
        <w:t>ình thường</w:t>
      </w:r>
      <w:r w:rsidR="00952168">
        <w:t xml:space="preserve"> BMI 18,5 </w:t>
      </w:r>
      <w:r w:rsidR="0042568B">
        <w:t>đến</w:t>
      </w:r>
      <w:r w:rsidR="00952168">
        <w:t xml:space="preserve"> 24.99</w:t>
      </w:r>
      <w:r w:rsidR="009F6216">
        <w:t>; t</w:t>
      </w:r>
      <w:r w:rsidR="000C18F9">
        <w:t xml:space="preserve">hừa cân – </w:t>
      </w:r>
      <w:r w:rsidR="009F6216">
        <w:t>b</w:t>
      </w:r>
      <w:r w:rsidR="000C18F9">
        <w:t>éo phì</w:t>
      </w:r>
      <w:r w:rsidR="00952168">
        <w:t xml:space="preserve"> BMI ≥25</w:t>
      </w:r>
      <w:r w:rsidR="009F6216">
        <w:t>.</w:t>
      </w:r>
    </w:p>
    <w:p w14:paraId="0B366AA6" w14:textId="6EE6ADCA" w:rsidR="009F6216" w:rsidRDefault="009F6216" w:rsidP="009F6216">
      <w:r>
        <w:t xml:space="preserve">- Phân loại </w:t>
      </w:r>
      <w:r w:rsidR="00755356">
        <w:t>SDD</w:t>
      </w:r>
      <w:r>
        <w:t xml:space="preserve"> theo </w:t>
      </w:r>
      <w:r w:rsidRPr="004C7996">
        <w:t xml:space="preserve">SGA phân loại </w:t>
      </w:r>
      <w:r>
        <w:t>thành 3 nhóm</w:t>
      </w:r>
      <w:r w:rsidRPr="004C7996">
        <w:t xml:space="preserve"> </w:t>
      </w:r>
      <w:r>
        <w:t>không suy dinh dưỡng</w:t>
      </w:r>
      <w:r w:rsidRPr="004C7996">
        <w:t xml:space="preserve"> (SGA A), </w:t>
      </w:r>
      <w:r>
        <w:t>SDD</w:t>
      </w:r>
      <w:r w:rsidRPr="004C7996">
        <w:t xml:space="preserve"> nhẹ/trung bình (SGA B) hoặc </w:t>
      </w:r>
      <w:r>
        <w:t>SDD</w:t>
      </w:r>
      <w:r w:rsidRPr="004C7996">
        <w:t xml:space="preserve"> </w:t>
      </w:r>
      <w:r>
        <w:t>nặng</w:t>
      </w:r>
      <w:r w:rsidRPr="004C7996">
        <w:t xml:space="preserve"> (SGA C)</w:t>
      </w:r>
      <w:r>
        <w:t xml:space="preserve"> </w:t>
      </w:r>
      <w:r>
        <w:fldChar w:fldCharType="begin"/>
      </w:r>
      <w:r>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t>[45]</w:t>
      </w:r>
      <w:r>
        <w:fldChar w:fldCharType="end"/>
      </w:r>
      <w:r w:rsidR="00726817">
        <w:t>.</w:t>
      </w:r>
    </w:p>
    <w:p w14:paraId="41AA222B" w14:textId="41A61B8D" w:rsidR="009F6216" w:rsidRPr="00FE3A7D" w:rsidRDefault="009F6216" w:rsidP="009F6216"/>
    <w:p w14:paraId="60CE36EC" w14:textId="512B566A" w:rsidR="00BF74E2" w:rsidRDefault="00BF74E2" w:rsidP="00F21C0E">
      <w:r>
        <w:lastRenderedPageBreak/>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25E1F3CE" w:rsidR="00BF74E2" w:rsidRDefault="00816600" w:rsidP="007823F4">
      <w:r>
        <w:t xml:space="preserve">- </w:t>
      </w:r>
      <w:r w:rsidR="00D71F64">
        <w:t>Triệu chứng k</w:t>
      </w:r>
      <w:r>
        <w:t>hó thở</w:t>
      </w:r>
      <w:r w:rsidR="007823F4">
        <w:t>, đ</w:t>
      </w:r>
      <w:r w:rsidR="00BF74E2">
        <w:t>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63" w:name="_Toc126527738"/>
      <w:r>
        <w:t xml:space="preserve">2.2.3.3. </w:t>
      </w:r>
      <w:r w:rsidR="00BF74E2">
        <w:t>Đặc điểm</w:t>
      </w:r>
      <w:r>
        <w:t xml:space="preserve"> cận lâm sàng của bệnh nhân nghiên cứu</w:t>
      </w:r>
      <w:bookmarkEnd w:id="63"/>
    </w:p>
    <w:p w14:paraId="35709F39" w14:textId="635342E3" w:rsidR="00A81B5B" w:rsidRDefault="00A81B5B" w:rsidP="00A81B5B">
      <w:r>
        <w:t xml:space="preserve">Xét nghiệm gene Xpert MTB/RIF: </w:t>
      </w:r>
      <w:r w:rsidR="00FC177B">
        <w:t>x</w:t>
      </w:r>
      <w:r>
        <w:t>ét nghiệm giúp chẩn đoán xác định lao phổi nhờ tìm đoạn gen IS 6110, đặc biệt là tìm đoạn gene rpoB trong chẩn đoán vi khuẩn lao kháng RMP được thực hiện tại khoa Xét nghiệm Bệnh viện Phổi Hải Phòng. Kết quả trả về là không có MTB, có MTB không kháng RMP, có MTB kháng RMP.</w:t>
      </w:r>
    </w:p>
    <w:p w14:paraId="1E818FC8" w14:textId="73B45838" w:rsidR="00B911CA" w:rsidRDefault="00B911CA" w:rsidP="001E2712">
      <w:r>
        <w:t xml:space="preserve">Nuôi cấy vi khuẩn lao và làm kháng sinh đồ: </w:t>
      </w:r>
      <w:r w:rsidR="00FC177B">
        <w:t>n</w:t>
      </w:r>
      <w:r>
        <w:t xml:space="preserve">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w:t>
      </w:r>
      <w:r w:rsidR="00FC177B">
        <w:t>.</w:t>
      </w:r>
      <w:r>
        <w:t xml:space="preserve">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lastRenderedPageBreak/>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A2AE17A"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w:t>
      </w:r>
      <w:r w:rsidR="00487F45">
        <w:rPr>
          <w:rFonts w:ascii="TimesNewRomanPSMT" w:hAnsi="TimesNewRomanPSMT"/>
        </w:rPr>
        <w:t xml:space="preserve"> đến </w:t>
      </w:r>
      <w:r w:rsidRPr="0044545B">
        <w:rPr>
          <w:rFonts w:ascii="TimesNewRomanPSMT" w:hAnsi="TimesNewRomanPSMT"/>
        </w:rPr>
        <w:t>1</w:t>
      </w:r>
      <w:r w:rsidR="002136A1">
        <w:rPr>
          <w:rFonts w:ascii="TimesNewRomanPSMT" w:hAnsi="TimesNewRomanPSMT"/>
        </w:rPr>
        <w:t xml:space="preserve"> </w:t>
      </w:r>
      <w:r w:rsidRPr="0044545B">
        <w:rPr>
          <w:rFonts w:ascii="TimesNewRomanPSMT" w:hAnsi="TimesNewRomanPSMT"/>
        </w:rPr>
        <w:t>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149C684C" w14:textId="34C44511" w:rsidR="00B911CA" w:rsidRDefault="003669BB" w:rsidP="00C81695">
      <w:r>
        <w:lastRenderedPageBreak/>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r w:rsidR="00C81695">
        <w:t xml:space="preserve"> t</w:t>
      </w:r>
      <w:r w:rsidR="00B911CA">
        <w:t>hiếu máu nặng</w:t>
      </w:r>
      <w:r w:rsidR="007F3DB9">
        <w:t xml:space="preserve"> </w:t>
      </w:r>
      <w:r w:rsidR="00C81695">
        <w:t>Hb</w:t>
      </w:r>
      <w:r w:rsidR="007F3DB9">
        <w:t xml:space="preserve"> </w:t>
      </w:r>
      <w:r w:rsidR="005274D3">
        <w:t>&lt;</w:t>
      </w:r>
      <w:r w:rsidR="00B911CA">
        <w:t>60 g</w:t>
      </w:r>
      <w:r w:rsidR="00726817">
        <w:t>/L</w:t>
      </w:r>
      <w:r w:rsidR="00C81695">
        <w:t>; t</w:t>
      </w:r>
      <w:r w:rsidR="00B911CA">
        <w:t>hiếu máu vừa</w:t>
      </w:r>
      <w:r w:rsidR="007F3DB9">
        <w:t xml:space="preserve"> </w:t>
      </w:r>
      <w:r w:rsidR="007702D7">
        <w:t>H</w:t>
      </w:r>
      <w:r w:rsidR="00C81695">
        <w:t>b</w:t>
      </w:r>
      <w:r w:rsidR="00B911CA">
        <w:t xml:space="preserve"> 60</w:t>
      </w:r>
      <w:r w:rsidR="004C19D2">
        <w:t xml:space="preserve"> </w:t>
      </w:r>
      <w:r w:rsidR="00C81695">
        <w:t>đến</w:t>
      </w:r>
      <w:r w:rsidR="007F3DB9">
        <w:t xml:space="preserve"> </w:t>
      </w:r>
      <w:r w:rsidR="005274D3">
        <w:t>&lt;</w:t>
      </w:r>
      <w:r w:rsidR="00B911CA">
        <w:t>90 g</w:t>
      </w:r>
      <w:r w:rsidR="00726817">
        <w:t>/L</w:t>
      </w:r>
      <w:r w:rsidR="00C81695">
        <w:t>; t</w:t>
      </w:r>
      <w:r w:rsidR="00B911CA">
        <w:t>hiếu máu nhẹ</w:t>
      </w:r>
      <w:r w:rsidR="007F3DB9">
        <w:t xml:space="preserve"> </w:t>
      </w:r>
      <w:r w:rsidR="007702D7">
        <w:t>H</w:t>
      </w:r>
      <w:r w:rsidR="00C81695">
        <w:t>b</w:t>
      </w:r>
      <w:r w:rsidR="007702D7">
        <w:t xml:space="preserve"> </w:t>
      </w:r>
      <w:r w:rsidR="00B911CA">
        <w:t xml:space="preserve">90 </w:t>
      </w:r>
      <w:r w:rsidR="00C81695">
        <w:t>đến</w:t>
      </w:r>
      <w:r w:rsidR="007F3DB9">
        <w:t xml:space="preserve">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60739166" w:rsidR="008F4FAD" w:rsidRDefault="003669BB" w:rsidP="00C81695">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r w:rsidR="00C81695">
        <w:t xml:space="preserve"> g</w:t>
      </w:r>
      <w:r w:rsidR="008F4FAD">
        <w:t>iảm số lượng bạch cầu &lt;4 G</w:t>
      </w:r>
      <w:r w:rsidR="00726817">
        <w:t>/L</w:t>
      </w:r>
      <w:r w:rsidR="00C81695">
        <w:t>; b</w:t>
      </w:r>
      <w:r w:rsidR="00B911CA">
        <w:t>ình</w:t>
      </w:r>
      <w:r w:rsidR="00D17D29">
        <w:t xml:space="preserve"> </w:t>
      </w:r>
      <w:r w:rsidR="00B911CA">
        <w:t>thường</w:t>
      </w:r>
      <w:r w:rsidR="008F4FAD">
        <w:t xml:space="preserve"> số lượng bạch cầu</w:t>
      </w:r>
      <w:r w:rsidR="00B911CA">
        <w:t xml:space="preserve"> 4 </w:t>
      </w:r>
      <w:r w:rsidR="00C81695">
        <w:t>đến</w:t>
      </w:r>
      <w:r w:rsidR="004C19D2">
        <w:t xml:space="preserve"> </w:t>
      </w:r>
      <w:r w:rsidR="00B911CA">
        <w:t>10 G</w:t>
      </w:r>
      <w:r w:rsidR="00726817">
        <w:t>/L</w:t>
      </w:r>
      <w:r w:rsidR="00C81695">
        <w:t>;</w:t>
      </w:r>
      <w:r w:rsidR="00B911CA">
        <w:t xml:space="preserve"> </w:t>
      </w:r>
      <w:r w:rsidR="00C81695">
        <w:t>t</w:t>
      </w:r>
      <w:r w:rsidR="00B911CA">
        <w:t>ăng</w:t>
      </w:r>
      <w:r w:rsidR="008F4FAD">
        <w:t xml:space="preserve"> số lượng bạch cầu</w:t>
      </w:r>
      <w:r w:rsidR="007F4838">
        <w:t xml:space="preserve"> </w:t>
      </w:r>
      <w:r w:rsidR="00B911CA">
        <w:t>&gt;10 G</w:t>
      </w:r>
      <w:r w:rsidR="00726817">
        <w:t>/L</w:t>
      </w:r>
      <w:r w:rsidR="00B911CA">
        <w:t xml:space="preserve"> </w:t>
      </w:r>
    </w:p>
    <w:p w14:paraId="12711ADC" w14:textId="4AD309FF" w:rsidR="00720ED1" w:rsidRDefault="00720ED1" w:rsidP="00D17D29">
      <w:r>
        <w:t xml:space="preserve">- </w:t>
      </w:r>
      <w:r w:rsidR="00C279B8">
        <w:t>Tỷ lệ</w:t>
      </w:r>
      <w:r w:rsidR="008973AE">
        <w:t xml:space="preserve"> bạch cầu</w:t>
      </w:r>
      <w:r w:rsidR="00C279B8">
        <w:t xml:space="preserve"> trung tính (NEU) và tỷ lệ bạch cầu Lympho</w:t>
      </w:r>
      <w:r w:rsidR="008973AE">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lastRenderedPageBreak/>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DE0F6BB" w:rsidR="009212D1" w:rsidRPr="00DD0884" w:rsidRDefault="00525EFF" w:rsidP="00DD0884">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3CFBA2A7" w14:textId="4FAC1294" w:rsidR="00525EFF" w:rsidRDefault="00E95696" w:rsidP="00C23165">
      <w:pPr>
        <w:pStyle w:val="Heading1"/>
      </w:pPr>
      <w:bookmarkStart w:id="70" w:name="_Toc126527745"/>
      <w:bookmarkStart w:id="71" w:name="_Toc134113578"/>
      <w:r>
        <w:lastRenderedPageBreak/>
        <w:t xml:space="preserve">– </w:t>
      </w:r>
      <w:bookmarkStart w:id="72" w:name="_Hlk133567599"/>
      <w:r>
        <w:t>KẾT QUẢ</w:t>
      </w:r>
      <w:bookmarkEnd w:id="70"/>
      <w:bookmarkEnd w:id="71"/>
    </w:p>
    <w:p w14:paraId="15A431AB" w14:textId="09113FFF" w:rsidR="005D70BA" w:rsidRDefault="00490F67" w:rsidP="00C23165">
      <w:pPr>
        <w:pStyle w:val="Heading2"/>
      </w:pPr>
      <w:bookmarkStart w:id="73" w:name="_Toc126527746"/>
      <w:bookmarkStart w:id="74" w:name="_Toc134113579"/>
      <w:r>
        <w:t>3.</w:t>
      </w:r>
      <w:r w:rsidR="00423E43">
        <w:t>1</w:t>
      </w:r>
      <w:r>
        <w:t xml:space="preserve">. </w:t>
      </w:r>
      <w:r w:rsidR="008E3E72">
        <w:t xml:space="preserve">Tình trạng dinh dưỡng </w:t>
      </w:r>
      <w:r w:rsidR="005D70BA">
        <w:t>của đối tượng nghiên cứu</w:t>
      </w:r>
      <w:bookmarkEnd w:id="73"/>
      <w:bookmarkEnd w:id="74"/>
    </w:p>
    <w:p w14:paraId="35172466" w14:textId="38B6D21E" w:rsidR="00CE5406" w:rsidRPr="00CE5406" w:rsidRDefault="00CE5406" w:rsidP="00BE48CA">
      <w:pPr>
        <w:pStyle w:val="Heading3"/>
      </w:pPr>
      <w:r>
        <w:t>3.</w:t>
      </w:r>
      <w:r w:rsidR="00423E43">
        <w:t>1</w:t>
      </w:r>
      <w:r>
        <w:t xml:space="preserve">.1. </w:t>
      </w:r>
      <w:r w:rsidR="00F17FC7">
        <w:t>Đặc điểm suy dinh dưỡng</w:t>
      </w:r>
      <w:r>
        <w:t xml:space="preserve"> theo BMI</w:t>
      </w:r>
    </w:p>
    <w:p w14:paraId="2098EDA3" w14:textId="1FB4848B" w:rsidR="00A80220" w:rsidRPr="00707BC9" w:rsidRDefault="001071B5" w:rsidP="001071B5">
      <w:pPr>
        <w:pStyle w:val="Caption"/>
        <w:rPr>
          <w:b w:val="0"/>
          <w:bCs/>
        </w:rPr>
      </w:pPr>
      <w:bookmarkStart w:id="75" w:name="_Toc134112703"/>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5"/>
    </w:p>
    <w:tbl>
      <w:tblPr>
        <w:tblStyle w:val="TableGrid"/>
        <w:tblW w:w="5000" w:type="pct"/>
        <w:tblInd w:w="0" w:type="dxa"/>
        <w:tblLook w:val="01E0" w:firstRow="1" w:lastRow="1" w:firstColumn="1" w:lastColumn="1" w:noHBand="0" w:noVBand="0"/>
      </w:tblPr>
      <w:tblGrid>
        <w:gridCol w:w="2277"/>
        <w:gridCol w:w="2218"/>
        <w:gridCol w:w="2429"/>
        <w:gridCol w:w="2187"/>
      </w:tblGrid>
      <w:tr w:rsidR="00A80220" w:rsidRPr="000E5388" w14:paraId="461B52AB" w14:textId="77777777" w:rsidTr="00090BE1">
        <w:trPr>
          <w:trHeight w:val="589"/>
        </w:trPr>
        <w:tc>
          <w:tcPr>
            <w:tcW w:w="2467" w:type="pct"/>
            <w:gridSpan w:val="2"/>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gridSpan w:val="2"/>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gridSpan w:val="2"/>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gridSpan w:val="2"/>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gridSpan w:val="2"/>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gridSpan w:val="2"/>
          </w:tcPr>
          <w:p w14:paraId="761A42CC" w14:textId="48FC6B14" w:rsidR="00D77979" w:rsidRDefault="00D77979" w:rsidP="00D77979">
            <w:r>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gridSpan w:val="2"/>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gridSpan w:val="2"/>
          </w:tcPr>
          <w:p w14:paraId="70250CD7" w14:textId="0AB7A329" w:rsidR="00F84EF0" w:rsidRDefault="00F84EF0" w:rsidP="00D77979">
            <w:r>
              <w:t>Trung bình</w:t>
            </w:r>
          </w:p>
        </w:tc>
        <w:tc>
          <w:tcPr>
            <w:tcW w:w="2533" w:type="pct"/>
            <w:gridSpan w:val="2"/>
            <w:vAlign w:val="top"/>
          </w:tcPr>
          <w:p w14:paraId="0B77F012" w14:textId="0139DD0B" w:rsidR="00F84EF0" w:rsidRPr="0017726A" w:rsidRDefault="00F84EF0" w:rsidP="00D77979">
            <w:pPr>
              <w:jc w:val="center"/>
            </w:pPr>
            <w:r>
              <w:t>19</w:t>
            </w:r>
            <w:r w:rsidR="00ED7F98">
              <w:t>,</w:t>
            </w:r>
            <w:r>
              <w:t xml:space="preserve">597 </w:t>
            </w:r>
            <w:r w:rsidR="00773DF6">
              <w:t>± 2</w:t>
            </w:r>
            <w:r w:rsidR="00ED7F98">
              <w:t>,</w:t>
            </w:r>
            <w:r w:rsidR="00773DF6">
              <w:t>887</w:t>
            </w:r>
          </w:p>
        </w:tc>
      </w:tr>
      <w:tr w:rsidR="006A72D4" w:rsidRPr="000E5388" w14:paraId="5337E18D" w14:textId="77777777" w:rsidTr="00090BE1">
        <w:trPr>
          <w:trHeight w:val="437"/>
        </w:trPr>
        <w:tc>
          <w:tcPr>
            <w:tcW w:w="1250" w:type="pct"/>
          </w:tcPr>
          <w:p w14:paraId="64E13C37" w14:textId="6ED49F40" w:rsidR="006A72D4" w:rsidRDefault="006A72D4" w:rsidP="00D77979">
            <w:pPr>
              <w:jc w:val="center"/>
            </w:pPr>
            <w:r>
              <w:t>BMI nhỏ nhất</w:t>
            </w:r>
          </w:p>
        </w:tc>
        <w:tc>
          <w:tcPr>
            <w:tcW w:w="1217" w:type="pct"/>
          </w:tcPr>
          <w:p w14:paraId="2FD00743" w14:textId="057BC547" w:rsidR="006A72D4" w:rsidRDefault="006A72D4" w:rsidP="00D77979">
            <w:pPr>
              <w:jc w:val="center"/>
            </w:pPr>
            <w:r>
              <w:t>12</w:t>
            </w:r>
            <w:r w:rsidR="00ED7F98">
              <w:t>,</w:t>
            </w:r>
            <w:r>
              <w:t>4</w:t>
            </w:r>
          </w:p>
        </w:tc>
        <w:tc>
          <w:tcPr>
            <w:tcW w:w="1333" w:type="pct"/>
          </w:tcPr>
          <w:p w14:paraId="5AB363CA" w14:textId="455E25E2" w:rsidR="006A72D4" w:rsidRDefault="006A72D4" w:rsidP="00D77979">
            <w:pPr>
              <w:jc w:val="center"/>
            </w:pPr>
            <w:r>
              <w:t>BMI lớn nhất</w:t>
            </w:r>
          </w:p>
        </w:tc>
        <w:tc>
          <w:tcPr>
            <w:tcW w:w="1200" w:type="pct"/>
          </w:tcPr>
          <w:p w14:paraId="17D7F753" w14:textId="246A5361" w:rsidR="006A72D4" w:rsidRDefault="006A72D4" w:rsidP="00D77979">
            <w:pPr>
              <w:jc w:val="center"/>
            </w:pPr>
            <w:r>
              <w:t>31</w:t>
            </w:r>
            <w:r w:rsidR="00ED7F98">
              <w:t>,</w:t>
            </w:r>
            <w:r>
              <w:t>8</w:t>
            </w:r>
          </w:p>
        </w:tc>
      </w:tr>
    </w:tbl>
    <w:p w14:paraId="512EBEA3" w14:textId="3373CF87" w:rsidR="00A80220" w:rsidRDefault="00A80220" w:rsidP="00A80220">
      <w:pPr>
        <w:spacing w:before="160"/>
      </w:pPr>
      <w:r>
        <w:t>Nhận xét:</w:t>
      </w:r>
      <w:r w:rsidR="00E2464B">
        <w:t xml:space="preserve"> Đánh giá </w:t>
      </w:r>
      <w:r w:rsidR="002634C5">
        <w:t>TTDD</w:t>
      </w:r>
      <w:r w:rsidR="00E2464B">
        <w:t xml:space="preserve"> theo BMI trên 250 </w:t>
      </w:r>
      <w:r w:rsidR="004963D9">
        <w:t>bệnh nhân</w:t>
      </w:r>
      <w:r w:rsidR="00E2464B">
        <w:t xml:space="preserve">, </w:t>
      </w:r>
      <w:r w:rsidR="004A058F">
        <w:t xml:space="preserve">SDD độ I </w:t>
      </w:r>
      <w:r w:rsidR="00E2464B">
        <w:t xml:space="preserve">có </w:t>
      </w:r>
      <w:r w:rsidR="008C0D43">
        <w:t>17</w:t>
      </w:r>
      <w:r w:rsidR="004A058F">
        <w:t>,</w:t>
      </w:r>
      <w:r w:rsidR="008C0D43">
        <w:t>2</w:t>
      </w:r>
      <w:r w:rsidR="00E2464B">
        <w:t xml:space="preserve">% </w:t>
      </w:r>
      <w:r w:rsidR="001653D0">
        <w:t>(21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43 bệnh nhân)</w:t>
      </w:r>
      <w:r w:rsidR="004A058F">
        <w:t xml:space="preserve"> </w:t>
      </w:r>
      <w:r w:rsidR="008D552A">
        <w:t>và 65</w:t>
      </w:r>
      <w:r w:rsidR="00A371EF">
        <w:t>,</w:t>
      </w:r>
      <w:r w:rsidR="008D552A">
        <w:t xml:space="preserve">6% </w:t>
      </w:r>
      <w:r w:rsidR="00045C97">
        <w:t>(164 bệnh nhân)</w:t>
      </w:r>
      <w:r w:rsidR="008D552A">
        <w:t xml:space="preserve"> không bị SDD</w:t>
      </w:r>
      <w:r w:rsidR="00632FAF">
        <w:t xml:space="preserve">; </w:t>
      </w:r>
      <w:r w:rsidR="00D03BFF">
        <w:t>tỷ lệ nhóm có BMI bình thường</w:t>
      </w:r>
      <w:r w:rsidR="00AA6E89">
        <w:t xml:space="preserve"> hoặc cao là 65,6%</w:t>
      </w:r>
      <w:r w:rsidR="00D03BFF">
        <w:t xml:space="preserve"> cao gấp 1</w:t>
      </w:r>
      <w:r w:rsidR="00A371EF">
        <w:t>,</w:t>
      </w:r>
      <w:r w:rsidR="00D03BFF">
        <w:t>9 lần nhóm bị SDD</w:t>
      </w:r>
      <w:r w:rsidR="001003B9">
        <w:t xml:space="preserve"> là 34,4%</w:t>
      </w:r>
      <w:r w:rsidR="00D03BFF">
        <w:t>; giá trị BMI nhỏ nhất là 12</w:t>
      </w:r>
      <w:r w:rsidR="00A371EF">
        <w:t>,</w:t>
      </w:r>
      <w:r w:rsidR="00D03BFF">
        <w:t>4 và lớn nhất là 31</w:t>
      </w:r>
      <w:r w:rsidR="00A371EF">
        <w:t>,</w:t>
      </w:r>
      <w:r w:rsidR="00D03BFF">
        <w:t>8, trung bình BMI 19</w:t>
      </w:r>
      <w:r w:rsidR="00A371EF">
        <w:t>,</w:t>
      </w:r>
      <w:r w:rsidR="00D03BFF">
        <w:t>597 ± 2</w:t>
      </w:r>
      <w:r w:rsidR="00A371EF">
        <w:t>,</w:t>
      </w:r>
      <w:r w:rsidR="00D03BFF">
        <w:t>887</w:t>
      </w:r>
      <w:r w:rsidR="00AF62B6">
        <w:t>.</w:t>
      </w:r>
    </w:p>
    <w:p w14:paraId="1D28B444" w14:textId="2F99FB2C" w:rsidR="00BE48CA" w:rsidRDefault="00BE48CA" w:rsidP="00BE48CA">
      <w:pPr>
        <w:pStyle w:val="Heading3"/>
      </w:pPr>
      <w:r>
        <w:t>3.</w:t>
      </w:r>
      <w:r w:rsidR="00423E43">
        <w:t>1</w:t>
      </w:r>
      <w:r>
        <w:t>.</w:t>
      </w:r>
      <w:r w:rsidR="00603957">
        <w:t>2</w:t>
      </w:r>
      <w:r>
        <w:t xml:space="preserve">. </w:t>
      </w:r>
      <w:r w:rsidR="00F17FC7">
        <w:t>Đặc điểm suy dinh dưỡng</w:t>
      </w:r>
      <w:r>
        <w:t xml:space="preserve"> theo SGA</w:t>
      </w:r>
    </w:p>
    <w:p w14:paraId="0FF3E830" w14:textId="657D6055" w:rsidR="00F724BC" w:rsidRPr="00707BC9" w:rsidRDefault="00F724BC" w:rsidP="00F724BC">
      <w:pPr>
        <w:pStyle w:val="Caption"/>
        <w:rPr>
          <w:b w:val="0"/>
          <w:bCs/>
        </w:rPr>
      </w:pPr>
      <w:bookmarkStart w:id="76" w:name="_Toc134112704"/>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2</w:t>
      </w:r>
      <w:r w:rsidR="001071B5">
        <w:fldChar w:fldCharType="end"/>
      </w:r>
      <w:r w:rsidRPr="00707BC9">
        <w:rPr>
          <w:bCs/>
        </w:rPr>
        <w:t xml:space="preserve">. Tình trạng dinh dưỡng theo </w:t>
      </w:r>
      <w:r>
        <w:rPr>
          <w:bCs/>
        </w:rPr>
        <w:t>SGA</w:t>
      </w:r>
      <w:bookmarkEnd w:id="76"/>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lastRenderedPageBreak/>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2BD75AFE" w:rsidR="00A80220" w:rsidRDefault="00A80220" w:rsidP="0034545A">
      <w:pPr>
        <w:spacing w:before="160"/>
      </w:pPr>
      <w:r>
        <w:t>Nhận xét:</w:t>
      </w:r>
      <w:r w:rsidR="00635C3B">
        <w:t xml:space="preserve"> Đánh giá </w:t>
      </w:r>
      <w:r w:rsidR="00094EB8">
        <w:t>TTDD</w:t>
      </w:r>
      <w:r w:rsidR="00635C3B">
        <w:t xml:space="preserve"> theo SGA trên 250 bệnh nhân, </w:t>
      </w:r>
      <w:r w:rsidR="00DF7F64">
        <w:t>62</w:t>
      </w:r>
      <w:r w:rsidR="006071CB">
        <w:t>,</w:t>
      </w:r>
      <w:r w:rsidR="00DF7F64">
        <w:t>8</w:t>
      </w:r>
      <w:r w:rsidR="00635C3B">
        <w:t>%</w:t>
      </w:r>
      <w:r w:rsidR="006F31D8">
        <w:t xml:space="preserve"> </w:t>
      </w:r>
      <w:r w:rsidR="00DF7F64">
        <w:t>có biểu hiện bình thường</w:t>
      </w:r>
      <w:r w:rsidR="00F6166C">
        <w:t xml:space="preserve"> (SGA A)</w:t>
      </w:r>
      <w:r w:rsidR="009B2FD2">
        <w:t>, có 32</w:t>
      </w:r>
      <w:r w:rsidR="006071CB">
        <w:t>,</w:t>
      </w:r>
      <w:r w:rsidR="009B2FD2">
        <w:t>0% SDD nhẹ đến trung bình</w:t>
      </w:r>
      <w:r w:rsidR="00285C9C">
        <w:t xml:space="preserve"> (SGA B)</w:t>
      </w:r>
      <w:r w:rsidR="009B2FD2">
        <w:t xml:space="preserve"> và 5</w:t>
      </w:r>
      <w:r w:rsidR="006071CB">
        <w:t>,</w:t>
      </w:r>
      <w:r w:rsidR="009B2FD2">
        <w:t>2%</w:t>
      </w:r>
      <w:r w:rsidR="001D53E1">
        <w:t xml:space="preserve"> </w:t>
      </w:r>
      <w:r w:rsidR="009B2FD2">
        <w:t>SDD nặng</w:t>
      </w:r>
      <w:r w:rsidR="001D53E1">
        <w:t xml:space="preserve"> (SGA C)</w:t>
      </w:r>
      <w:r w:rsidR="00442DE6">
        <w:t xml:space="preserve">; tỷ lệ nhóm có </w:t>
      </w:r>
      <w:r w:rsidR="00406AD5">
        <w:t>SGA</w:t>
      </w:r>
      <w:r w:rsidR="00442DE6">
        <w:t xml:space="preserve"> bình thường</w:t>
      </w:r>
      <w:r w:rsidR="00AA4A5D">
        <w:t xml:space="preserve"> là 62,8%</w:t>
      </w:r>
      <w:r w:rsidR="00442DE6">
        <w:t xml:space="preserve"> cao </w:t>
      </w:r>
      <w:r w:rsidR="00AA4A5D">
        <w:t>hơn</w:t>
      </w:r>
      <w:r w:rsidR="00442DE6">
        <w:t xml:space="preserve"> 1,</w:t>
      </w:r>
      <w:r w:rsidR="00AA4A5D">
        <w:t>7</w:t>
      </w:r>
      <w:r w:rsidR="00442DE6">
        <w:t xml:space="preserve"> lần nhóm </w:t>
      </w:r>
      <w:r w:rsidR="00AA4A5D">
        <w:t>có SGA bị SDD</w:t>
      </w:r>
      <w:r w:rsidR="00442DE6">
        <w:t xml:space="preserve"> là 3</w:t>
      </w:r>
      <w:r w:rsidR="00AA4A5D">
        <w:t>7</w:t>
      </w:r>
      <w:r w:rsidR="00442DE6">
        <w:t>,</w:t>
      </w:r>
      <w:r w:rsidR="00AA4A5D">
        <w:t>2</w:t>
      </w:r>
      <w:r w:rsidR="00442DE6">
        <w:t>%;</w:t>
      </w:r>
    </w:p>
    <w:p w14:paraId="6B3D1046" w14:textId="26E43414" w:rsidR="005F1977" w:rsidRDefault="005F1977" w:rsidP="005F1977">
      <w:pPr>
        <w:pStyle w:val="Heading3"/>
      </w:pPr>
      <w:r>
        <w:t xml:space="preserve">3.1.3. </w:t>
      </w:r>
      <w:r w:rsidR="00F17FC7">
        <w:t>Đặc điểm suy dinh dưỡng</w:t>
      </w:r>
      <w:r>
        <w:t xml:space="preserve"> theo </w:t>
      </w:r>
      <w:r w:rsidR="00B12481">
        <w:t>nhóm</w:t>
      </w:r>
      <w:r w:rsidR="008633E4">
        <w:t xml:space="preserve"> tuổi</w:t>
      </w:r>
    </w:p>
    <w:p w14:paraId="165FB12E" w14:textId="76834235" w:rsidR="005F1977" w:rsidRPr="00175D73" w:rsidRDefault="00175D73" w:rsidP="00175D73">
      <w:pPr>
        <w:pStyle w:val="Caption"/>
        <w:rPr>
          <w:b w:val="0"/>
          <w:bCs/>
        </w:rPr>
      </w:pPr>
      <w:r>
        <w:tab/>
      </w:r>
      <w:bookmarkStart w:id="77" w:name="_Toc134112705"/>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3</w:t>
      </w:r>
      <w:r w:rsidR="001071B5">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7"/>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w:t>
            </w:r>
            <w:r>
              <w:rPr>
                <w:b/>
                <w:bCs/>
                <w:szCs w:val="28"/>
              </w:rPr>
              <w:t>I</w:t>
            </w:r>
            <w:r>
              <w:rPr>
                <w:b/>
                <w:bCs/>
                <w:szCs w:val="28"/>
              </w:rPr>
              <w:t xml:space="preserve"> (n, %)</w:t>
            </w:r>
          </w:p>
        </w:tc>
        <w:tc>
          <w:tcPr>
            <w:tcW w:w="856" w:type="pct"/>
            <w:gridSpan w:val="2"/>
          </w:tcPr>
          <w:p w14:paraId="689B7A88" w14:textId="4BF04892" w:rsidR="008E3FD0" w:rsidRPr="002A15EF" w:rsidRDefault="000D27C3" w:rsidP="009169DE">
            <w:pPr>
              <w:jc w:val="center"/>
              <w:rPr>
                <w:b/>
                <w:bCs/>
              </w:rPr>
            </w:pPr>
            <w:r>
              <w:rPr>
                <w:b/>
                <w:bCs/>
                <w:szCs w:val="28"/>
              </w:rPr>
              <w:t>SDD độ I</w:t>
            </w:r>
            <w:r>
              <w:rPr>
                <w:b/>
                <w:bCs/>
                <w:szCs w:val="28"/>
              </w:rPr>
              <w:t>II</w:t>
            </w:r>
            <w:r>
              <w:rPr>
                <w:b/>
                <w:bCs/>
                <w:szCs w:val="28"/>
              </w:rPr>
              <w:t xml:space="preserve">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A1F0CB8" w:rsidR="00FF1A80" w:rsidRDefault="00FF1A80" w:rsidP="00234BF3">
            <w:pPr>
              <w:jc w:val="center"/>
            </w:pPr>
            <w:r>
              <w:rPr>
                <w:b/>
                <w:bCs/>
                <w:szCs w:val="28"/>
              </w:rPr>
              <w:t>SDD nhẹ</w:t>
            </w:r>
            <w:r w:rsidR="006C6D0F">
              <w:rPr>
                <w:b/>
                <w:bCs/>
                <w:szCs w:val="28"/>
              </w:rPr>
              <w:t>/</w:t>
            </w:r>
            <w:r>
              <w:rPr>
                <w:b/>
                <w:bCs/>
                <w:szCs w:val="28"/>
              </w:rPr>
              <w:t>vừa</w:t>
            </w:r>
          </w:p>
        </w:tc>
        <w:tc>
          <w:tcPr>
            <w:tcW w:w="1141" w:type="pct"/>
            <w:gridSpan w:val="2"/>
          </w:tcPr>
          <w:p w14:paraId="4733B48F" w14:textId="6612ACCE" w:rsidR="00FF1A80" w:rsidRPr="006C6D0F" w:rsidRDefault="00FF1A80" w:rsidP="00234BF3">
            <w:pPr>
              <w:jc w:val="center"/>
              <w:rPr>
                <w:b/>
                <w:bCs/>
              </w:rPr>
            </w:pPr>
            <w:r w:rsidRPr="006C6D0F">
              <w:rPr>
                <w:b/>
                <w:bCs/>
              </w:rPr>
              <w:t>SDD nặng</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4DB42F84" w14:textId="6108569D" w:rsidR="00CB522E" w:rsidRDefault="00912B6E" w:rsidP="00912B6E">
      <w:pPr>
        <w:spacing w:before="160"/>
      </w:pPr>
      <w:commentRangeStart w:id="78"/>
      <w:r>
        <w:lastRenderedPageBreak/>
        <w:t xml:space="preserve">Nhận xét: </w:t>
      </w:r>
      <w:r w:rsidR="006C0A67">
        <w:t xml:space="preserve">Theo BMI, nhóm tuổi </w:t>
      </w:r>
      <w:r w:rsidR="001C5704">
        <w:t>≥60 tuổi bị SDD nhiều nhất chiếm 30,2%</w:t>
      </w:r>
      <w:r w:rsidR="00A1281B">
        <w:t>;</w:t>
      </w:r>
      <w:r w:rsidR="001C5704">
        <w:t xml:space="preserve"> tiếp theo là các nhóm </w:t>
      </w:r>
      <w:r w:rsidR="00052F9C">
        <w:t xml:space="preserve">40 – 49, 50 – 59, 30 – 39 và 20 – 29 tuổi tương ứng với </w:t>
      </w:r>
      <w:r w:rsidR="00A1281B">
        <w:t>22,1%, 15,1%, 11,6 % và 11,6%; nhóm &lt;20 tuổi có tỉ lệ SDD thấp nhất là 9,3%.</w:t>
      </w:r>
    </w:p>
    <w:p w14:paraId="3068EE95" w14:textId="0223EAC3" w:rsidR="006C0FB3" w:rsidRDefault="006C0FB3" w:rsidP="00776C26">
      <w:pPr>
        <w:spacing w:before="160"/>
      </w:pPr>
      <w:r>
        <w:t xml:space="preserve">Theo SGA, </w:t>
      </w:r>
      <w:r w:rsidR="00776C26">
        <w:t>nhóm tuổi ≥60 tuổi bị SDD nhiều nhất chiếm 25,8%; tiếp theo là các nhóm 40 – 49, 50 – 59, 30 – 39 và 20 – 29 tuổi tương ứng với 22,</w:t>
      </w:r>
      <w:r w:rsidR="004407E4">
        <w:t>6</w:t>
      </w:r>
      <w:r w:rsidR="00776C26">
        <w:t>%, 1</w:t>
      </w:r>
      <w:r w:rsidR="004407E4">
        <w:t>8</w:t>
      </w:r>
      <w:r w:rsidR="00776C26">
        <w:t>,</w:t>
      </w:r>
      <w:r w:rsidR="004407E4">
        <w:t>3</w:t>
      </w:r>
      <w:r w:rsidR="00776C26">
        <w:t>%, 1</w:t>
      </w:r>
      <w:r w:rsidR="004407E4">
        <w:t>8</w:t>
      </w:r>
      <w:r w:rsidR="00776C26">
        <w:t>,</w:t>
      </w:r>
      <w:r w:rsidR="004407E4">
        <w:t>3</w:t>
      </w:r>
      <w:r w:rsidR="00776C26">
        <w:t xml:space="preserve"> % và 11,</w:t>
      </w:r>
      <w:r w:rsidR="00A80F80">
        <w:t>8</w:t>
      </w:r>
      <w:r w:rsidR="00776C26">
        <w:t xml:space="preserve">%; nhóm &lt;20 tuổi có tỉ lệ SDD thấp nhất là </w:t>
      </w:r>
      <w:r w:rsidR="00A80F80">
        <w:t>3</w:t>
      </w:r>
      <w:r w:rsidR="00776C26">
        <w:t>,</w:t>
      </w:r>
      <w:r w:rsidR="00A80F80">
        <w:t>2</w:t>
      </w:r>
      <w:r w:rsidR="00776C26">
        <w:t>%.</w:t>
      </w:r>
      <w:commentRangeEnd w:id="78"/>
      <w:r w:rsidR="004B74F2">
        <w:rPr>
          <w:rStyle w:val="CommentReference"/>
        </w:rPr>
        <w:commentReference w:id="78"/>
      </w:r>
    </w:p>
    <w:p w14:paraId="0143D9E1" w14:textId="06C81C7E" w:rsidR="00B35AD6" w:rsidRDefault="00B35AD6" w:rsidP="00B35AD6">
      <w:pPr>
        <w:pStyle w:val="Heading3"/>
      </w:pPr>
      <w:r>
        <w:t>3.1.</w:t>
      </w:r>
      <w:r w:rsidR="005D6120">
        <w:t>4</w:t>
      </w:r>
      <w:r>
        <w:t xml:space="preserve">. </w:t>
      </w:r>
      <w:r w:rsidR="00F17FC7">
        <w:t>Đặc điểm suy dinh dưỡng</w:t>
      </w:r>
      <w:r>
        <w:t xml:space="preserve"> theo nghề nghiệp</w:t>
      </w:r>
    </w:p>
    <w:p w14:paraId="230A4A68" w14:textId="4D200801" w:rsidR="00B35AD6" w:rsidRPr="00175D73" w:rsidRDefault="00B35AD6" w:rsidP="00B35AD6">
      <w:pPr>
        <w:pStyle w:val="Caption"/>
        <w:rPr>
          <w:b w:val="0"/>
          <w:bCs/>
        </w:rPr>
      </w:pPr>
      <w:r>
        <w:tab/>
      </w:r>
      <w:bookmarkStart w:id="79" w:name="_Toc134112706"/>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4</w:t>
      </w:r>
      <w:r w:rsidR="001071B5">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79"/>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110DDDE0" w:rsidR="00F21F9E" w:rsidRDefault="00F21F9E" w:rsidP="00F21F9E">
            <w:pPr>
              <w:jc w:val="center"/>
            </w:pPr>
            <w:r>
              <w:rPr>
                <w:b/>
                <w:bCs/>
                <w:szCs w:val="28"/>
              </w:rPr>
              <w:t>SDD nhẹ/vừa</w:t>
            </w:r>
          </w:p>
        </w:tc>
        <w:tc>
          <w:tcPr>
            <w:tcW w:w="1094" w:type="pct"/>
            <w:gridSpan w:val="2"/>
          </w:tcPr>
          <w:p w14:paraId="0D18D3AE" w14:textId="5B9E5BAF" w:rsidR="00F21F9E" w:rsidRPr="002A15EF" w:rsidRDefault="00F21F9E" w:rsidP="00F21F9E">
            <w:pPr>
              <w:jc w:val="center"/>
              <w:rPr>
                <w:b/>
                <w:bCs/>
              </w:rPr>
            </w:pPr>
            <w:r w:rsidRPr="006C6D0F">
              <w:rPr>
                <w:b/>
                <w:bCs/>
              </w:rPr>
              <w:t>SDD nặng</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w:t>
            </w:r>
            <w:r w:rsidR="000B49AE">
              <w:t>(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lastRenderedPageBreak/>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6B97D43E" w14:textId="064F0333" w:rsidR="00A25E85" w:rsidRDefault="00A25E85" w:rsidP="00A25E85">
      <w:pPr>
        <w:spacing w:before="160"/>
      </w:pPr>
      <w:r>
        <w:t xml:space="preserve">Nhận xét: Theo BMI, nhóm </w:t>
      </w:r>
      <w:r w:rsidR="008F7011">
        <w:t>lao động tự do</w:t>
      </w:r>
      <w:r>
        <w:t xml:space="preserve"> </w:t>
      </w:r>
      <w:r w:rsidR="008F7011">
        <w:t>có tỷ lệ</w:t>
      </w:r>
      <w:r>
        <w:t xml:space="preserve"> SDD nhiều nhất chiếm </w:t>
      </w:r>
      <w:r w:rsidR="008F7011">
        <w:t>57</w:t>
      </w:r>
      <w:r>
        <w:t>,</w:t>
      </w:r>
      <w:r w:rsidR="008F7011">
        <w:t>0</w:t>
      </w:r>
      <w:r>
        <w:t xml:space="preserve">%; tiếp theo là các nhóm </w:t>
      </w:r>
      <w:r w:rsidR="001967AE">
        <w:t>nông dân, học sinh – sinh viên, hưu trí và công nhân chiếm tỷ lệ</w:t>
      </w:r>
      <w:r>
        <w:t xml:space="preserve"> tương ứng với </w:t>
      </w:r>
      <w:r w:rsidR="001967AE">
        <w:t>11,6</w:t>
      </w:r>
      <w:r>
        <w:t xml:space="preserve">%, </w:t>
      </w:r>
      <w:r w:rsidR="001967AE">
        <w:t>9</w:t>
      </w:r>
      <w:r>
        <w:t>,</w:t>
      </w:r>
      <w:r w:rsidR="001967AE">
        <w:t>3</w:t>
      </w:r>
      <w:r>
        <w:t xml:space="preserve">%, </w:t>
      </w:r>
      <w:r w:rsidR="001967AE">
        <w:t>9</w:t>
      </w:r>
      <w:r>
        <w:t>,</w:t>
      </w:r>
      <w:r w:rsidR="001967AE">
        <w:t>3</w:t>
      </w:r>
      <w:r>
        <w:t xml:space="preserve">% và </w:t>
      </w:r>
      <w:r w:rsidR="001967AE">
        <w:t>5</w:t>
      </w:r>
      <w:r>
        <w:t>,</w:t>
      </w:r>
      <w:r w:rsidR="001967AE">
        <w:t>8</w:t>
      </w:r>
      <w:r>
        <w:t xml:space="preserve">%; nhóm </w:t>
      </w:r>
      <w:r w:rsidR="00534350">
        <w:t>nội trợ</w:t>
      </w:r>
      <w:r>
        <w:t xml:space="preserve"> </w:t>
      </w:r>
      <w:r w:rsidR="0082212C">
        <w:t xml:space="preserve">và cán bộ công chức đều </w:t>
      </w:r>
      <w:r>
        <w:t xml:space="preserve">có tỉ lệ SDD thấp nhất là </w:t>
      </w:r>
      <w:r w:rsidR="00534350">
        <w:t>3</w:t>
      </w:r>
      <w:r>
        <w:t>,</w:t>
      </w:r>
      <w:r w:rsidR="00534350">
        <w:t>5</w:t>
      </w:r>
      <w:r>
        <w:t>%.</w:t>
      </w:r>
    </w:p>
    <w:p w14:paraId="1ED85093" w14:textId="54211E1F" w:rsidR="00A25E85" w:rsidRDefault="00A25E85" w:rsidP="00A25E85">
      <w:pPr>
        <w:spacing w:before="160"/>
      </w:pPr>
      <w:r>
        <w:t xml:space="preserve">Theo SGA, nhóm </w:t>
      </w:r>
      <w:r w:rsidR="00456A88">
        <w:t xml:space="preserve">nhóm lao động tự do có tỷ lệ SDD nhiều nhất chiếm 54,8%; tiếp theo là các nhóm nông dân, </w:t>
      </w:r>
      <w:r w:rsidR="0064050D">
        <w:t>công nhân</w:t>
      </w:r>
      <w:r w:rsidR="00456A88">
        <w:t xml:space="preserve">, </w:t>
      </w:r>
      <w:r w:rsidR="008F5ADC">
        <w:t>nội trợ</w:t>
      </w:r>
      <w:r w:rsidR="00D330FE">
        <w:t xml:space="preserve"> và</w:t>
      </w:r>
      <w:r w:rsidR="00475E86">
        <w:t xml:space="preserve"> hưu trí</w:t>
      </w:r>
      <w:r w:rsidR="00456A88">
        <w:t xml:space="preserve"> chiếm tỷ lệ tương ứng với </w:t>
      </w:r>
      <w:r w:rsidR="000005B7">
        <w:t>18</w:t>
      </w:r>
      <w:r w:rsidR="00456A88">
        <w:t>,</w:t>
      </w:r>
      <w:r w:rsidR="000005B7">
        <w:t>3</w:t>
      </w:r>
      <w:r w:rsidR="00456A88">
        <w:t xml:space="preserve">%, </w:t>
      </w:r>
      <w:r w:rsidR="000005B7">
        <w:t>7</w:t>
      </w:r>
      <w:r w:rsidR="00456A88">
        <w:t>,</w:t>
      </w:r>
      <w:r w:rsidR="000005B7">
        <w:t>5</w:t>
      </w:r>
      <w:r w:rsidR="00456A88">
        <w:t xml:space="preserve">%, </w:t>
      </w:r>
      <w:r w:rsidR="000005B7">
        <w:t>5</w:t>
      </w:r>
      <w:r w:rsidR="00456A88">
        <w:t>,</w:t>
      </w:r>
      <w:r w:rsidR="000005B7">
        <w:t>4</w:t>
      </w:r>
      <w:r w:rsidR="00456A88">
        <w:t xml:space="preserve">% và </w:t>
      </w:r>
      <w:r w:rsidR="000005B7">
        <w:t>5</w:t>
      </w:r>
      <w:r w:rsidR="00456A88">
        <w:t>,</w:t>
      </w:r>
      <w:r w:rsidR="000005B7">
        <w:t>4</w:t>
      </w:r>
      <w:r w:rsidR="00456A88">
        <w:t>%; nhóm</w:t>
      </w:r>
      <w:r w:rsidR="00D330FE">
        <w:t xml:space="preserve"> học sinh – sinh viên</w:t>
      </w:r>
      <w:r w:rsidR="00456A88">
        <w:t xml:space="preserve"> và cán bộ công chức đều có tỉ lệ SDD thấp nhất là </w:t>
      </w:r>
      <w:r w:rsidR="000005B7">
        <w:t>4</w:t>
      </w:r>
      <w:r w:rsidR="00456A88">
        <w:t>,</w:t>
      </w:r>
      <w:r w:rsidR="000005B7">
        <w:t>3</w:t>
      </w:r>
      <w:r w:rsidR="00456A88">
        <w:t>%.</w:t>
      </w:r>
    </w:p>
    <w:p w14:paraId="4469EA75" w14:textId="18AB6F1B" w:rsidR="00B35AD6" w:rsidRDefault="00B35AD6" w:rsidP="0038677B">
      <w:pPr>
        <w:pStyle w:val="Heading3"/>
        <w:numPr>
          <w:ilvl w:val="0"/>
          <w:numId w:val="0"/>
        </w:numPr>
      </w:pPr>
      <w:r>
        <w:t>3.1.</w:t>
      </w:r>
      <w:r w:rsidR="005D6120">
        <w:t>5</w:t>
      </w:r>
      <w:r>
        <w:t xml:space="preserve">. </w:t>
      </w:r>
      <w:r w:rsidR="00F17FC7">
        <w:t>Đặc điểm suy dinh dưỡng</w:t>
      </w:r>
      <w:r>
        <w:t xml:space="preserve"> theo </w:t>
      </w:r>
      <w:r w:rsidR="0098608C">
        <w:t xml:space="preserve">khu vực </w:t>
      </w:r>
      <w:r w:rsidR="005870C1">
        <w:t>địa lý</w:t>
      </w:r>
    </w:p>
    <w:p w14:paraId="2E5471C2" w14:textId="36EBEC55" w:rsidR="00B35AD6" w:rsidRPr="00175D73" w:rsidRDefault="00B35AD6" w:rsidP="00B35AD6">
      <w:pPr>
        <w:pStyle w:val="Caption"/>
        <w:rPr>
          <w:b w:val="0"/>
          <w:bCs/>
        </w:rPr>
      </w:pPr>
      <w:r>
        <w:tab/>
      </w:r>
      <w:bookmarkStart w:id="80" w:name="_Toc134112707"/>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5</w:t>
      </w:r>
      <w:r w:rsidR="001071B5">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0"/>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32FC06B6" w:rsidR="00E60CC3" w:rsidRPr="002A15EF" w:rsidRDefault="00E60CC3" w:rsidP="00E60CC3">
            <w:pPr>
              <w:jc w:val="center"/>
              <w:rPr>
                <w:b/>
                <w:bCs/>
              </w:rPr>
            </w:pPr>
            <w:r>
              <w:rPr>
                <w:b/>
                <w:bCs/>
                <w:szCs w:val="28"/>
              </w:rPr>
              <w:t>SDD nhẹ/vừa</w:t>
            </w:r>
          </w:p>
        </w:tc>
        <w:tc>
          <w:tcPr>
            <w:tcW w:w="1120" w:type="pct"/>
            <w:gridSpan w:val="2"/>
          </w:tcPr>
          <w:p w14:paraId="40344998" w14:textId="099A35D5" w:rsidR="00E60CC3" w:rsidRPr="002A15EF" w:rsidRDefault="00E60CC3" w:rsidP="00E60CC3">
            <w:pPr>
              <w:jc w:val="center"/>
              <w:rPr>
                <w:b/>
                <w:bCs/>
              </w:rPr>
            </w:pPr>
            <w:r w:rsidRPr="006C6D0F">
              <w:rPr>
                <w:b/>
                <w:bCs/>
              </w:rPr>
              <w:t>SDD nặng</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0417C0AF" w14:textId="64DCF307" w:rsidR="00075D1A" w:rsidRDefault="00075D1A" w:rsidP="00075D1A">
      <w:pPr>
        <w:spacing w:before="160"/>
      </w:pPr>
      <w:r>
        <w:lastRenderedPageBreak/>
        <w:t xml:space="preserve">Nhận xét: Theo BMI,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p>
    <w:p w14:paraId="141907F7" w14:textId="381AB8A0" w:rsidR="00F91D2D" w:rsidRDefault="00F91D2D" w:rsidP="00075D1A">
      <w:pPr>
        <w:spacing w:before="160"/>
      </w:pPr>
      <w:r>
        <w:t>Theo SGA, nông thôn có tỷ lệ SDD cao nhất chiếm 60,</w:t>
      </w:r>
      <w:r w:rsidR="00F911EA">
        <w:t>2</w:t>
      </w:r>
      <w:r>
        <w:t xml:space="preserve">%, tiếp theo là thành thị chiếm tỷ 38,7%, hải đảo </w:t>
      </w:r>
      <w:r w:rsidR="00F911EA">
        <w:t>chiếm 1,1%</w:t>
      </w:r>
      <w:r>
        <w:t>.</w:t>
      </w:r>
    </w:p>
    <w:p w14:paraId="2D2DADB2" w14:textId="309DC374" w:rsidR="00E30892" w:rsidRDefault="00E30892" w:rsidP="00E30892">
      <w:pPr>
        <w:pStyle w:val="Heading3"/>
      </w:pPr>
      <w:r>
        <w:t>3.1.</w:t>
      </w:r>
      <w:r w:rsidR="00846663">
        <w:t>6</w:t>
      </w:r>
      <w:r>
        <w:t xml:space="preserve">. </w:t>
      </w:r>
      <w:r w:rsidR="00F17FC7">
        <w:t>Đặc điểm suy dinh dưỡng</w:t>
      </w:r>
      <w:r>
        <w:t xml:space="preserve"> theo tiền sử bệnh lý</w:t>
      </w:r>
      <w:r w:rsidR="00917052">
        <w:t xml:space="preserve"> mạn tính</w:t>
      </w:r>
    </w:p>
    <w:p w14:paraId="4C6D4C9F" w14:textId="49D321E1" w:rsidR="00E30892" w:rsidRDefault="00E30892" w:rsidP="00E30892">
      <w:pPr>
        <w:pStyle w:val="Caption"/>
        <w:rPr>
          <w:bCs/>
        </w:rPr>
      </w:pPr>
      <w:r>
        <w:tab/>
      </w:r>
      <w:bookmarkStart w:id="81" w:name="_Toc134112708"/>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6</w:t>
      </w:r>
      <w:r w:rsidR="001071B5">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1"/>
    </w:p>
    <w:tbl>
      <w:tblPr>
        <w:tblStyle w:val="TableGrid"/>
        <w:tblW w:w="5000" w:type="pct"/>
        <w:tblInd w:w="0" w:type="dxa"/>
        <w:tblLook w:val="04A0" w:firstRow="1" w:lastRow="0" w:firstColumn="1" w:lastColumn="0" w:noHBand="0" w:noVBand="1"/>
      </w:tblPr>
      <w:tblGrid>
        <w:gridCol w:w="2783"/>
        <w:gridCol w:w="1582"/>
        <w:gridCol w:w="671"/>
        <w:gridCol w:w="911"/>
        <w:gridCol w:w="1168"/>
        <w:gridCol w:w="414"/>
        <w:gridCol w:w="1582"/>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035888">
        <w:trPr>
          <w:trHeight w:val="759"/>
        </w:trPr>
        <w:tc>
          <w:tcPr>
            <w:tcW w:w="1528"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8"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035888">
        <w:trPr>
          <w:trHeight w:val="354"/>
        </w:trPr>
        <w:tc>
          <w:tcPr>
            <w:tcW w:w="1528"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8"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035888">
        <w:trPr>
          <w:trHeight w:val="70"/>
        </w:trPr>
        <w:tc>
          <w:tcPr>
            <w:tcW w:w="1528"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8"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035888">
        <w:trPr>
          <w:trHeight w:val="70"/>
        </w:trPr>
        <w:tc>
          <w:tcPr>
            <w:tcW w:w="1528"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8" w:type="pct"/>
            <w:vAlign w:val="top"/>
          </w:tcPr>
          <w:p w14:paraId="16B4B7E5" w14:textId="569B0369" w:rsidR="00035888" w:rsidRDefault="00035888" w:rsidP="009169DE">
            <w:pPr>
              <w:jc w:val="center"/>
            </w:pPr>
            <w:r>
              <w:t>1 (</w:t>
            </w:r>
            <w:r w:rsidR="00F52D04">
              <w:t>1,2</w:t>
            </w:r>
            <w:r>
              <w:t>%)</w:t>
            </w:r>
          </w:p>
        </w:tc>
      </w:tr>
      <w:tr w:rsidR="00035888" w14:paraId="209C7FCF" w14:textId="77777777" w:rsidTr="00035888">
        <w:trPr>
          <w:trHeight w:val="70"/>
        </w:trPr>
        <w:tc>
          <w:tcPr>
            <w:tcW w:w="1528" w:type="pct"/>
          </w:tcPr>
          <w:p w14:paraId="62679082" w14:textId="42DEA958" w:rsidR="00035888" w:rsidRDefault="00035888" w:rsidP="009169DE">
            <w:r>
              <w:t>HIV</w:t>
            </w:r>
          </w:p>
        </w:tc>
        <w:tc>
          <w:tcPr>
            <w:tcW w:w="868" w:type="pct"/>
            <w:vAlign w:val="top"/>
          </w:tcPr>
          <w:p w14:paraId="4CA13D80" w14:textId="55C967AC" w:rsidR="00035888" w:rsidRDefault="00C30C9B" w:rsidP="00393A05">
            <w:pPr>
              <w:jc w:val="center"/>
            </w:pPr>
            <w:r>
              <w:t>4 (4,7%)</w:t>
            </w:r>
          </w:p>
        </w:tc>
        <w:tc>
          <w:tcPr>
            <w:tcW w:w="868" w:type="pct"/>
            <w:gridSpan w:val="2"/>
          </w:tcPr>
          <w:p w14:paraId="60C12413" w14:textId="2B0DC60C" w:rsidR="00035888" w:rsidRDefault="00C30C9B" w:rsidP="00393A05">
            <w:pPr>
              <w:jc w:val="center"/>
            </w:pPr>
            <w:r>
              <w:t>1 (4,5%)</w:t>
            </w:r>
          </w:p>
        </w:tc>
        <w:tc>
          <w:tcPr>
            <w:tcW w:w="868" w:type="pct"/>
            <w:gridSpan w:val="2"/>
          </w:tcPr>
          <w:p w14:paraId="3A1FB46D" w14:textId="1DEA1C11" w:rsidR="00035888" w:rsidRDefault="00C30C9B" w:rsidP="00393A05">
            <w:pPr>
              <w:jc w:val="center"/>
            </w:pPr>
            <w:r>
              <w:t>1 (4,8%)</w:t>
            </w:r>
          </w:p>
        </w:tc>
        <w:tc>
          <w:tcPr>
            <w:tcW w:w="868" w:type="pct"/>
            <w:vAlign w:val="top"/>
          </w:tcPr>
          <w:p w14:paraId="6D599455" w14:textId="2DB4B9D4" w:rsidR="00035888" w:rsidRDefault="00035888" w:rsidP="009169DE">
            <w:pPr>
              <w:jc w:val="center"/>
            </w:pPr>
            <w:r>
              <w:t>4 (</w:t>
            </w:r>
            <w:r w:rsidR="009774B1">
              <w:t>4</w:t>
            </w:r>
            <w:r>
              <w:t>,</w:t>
            </w:r>
            <w:r w:rsidR="00245719">
              <w:t>7</w:t>
            </w:r>
            <w:r>
              <w:t>%)</w:t>
            </w:r>
          </w:p>
        </w:tc>
      </w:tr>
      <w:tr w:rsidR="00035888" w14:paraId="0671C414" w14:textId="77777777" w:rsidTr="00035888">
        <w:trPr>
          <w:trHeight w:val="70"/>
        </w:trPr>
        <w:tc>
          <w:tcPr>
            <w:tcW w:w="1528" w:type="pct"/>
          </w:tcPr>
          <w:p w14:paraId="7163CF6A" w14:textId="29A85729" w:rsidR="00035888" w:rsidRDefault="00035888" w:rsidP="009169DE">
            <w:r>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8" w:type="pct"/>
            <w:vAlign w:val="top"/>
          </w:tcPr>
          <w:p w14:paraId="642F5236" w14:textId="7FAF3D07" w:rsidR="00035888" w:rsidRDefault="00035888" w:rsidP="009169DE">
            <w:pPr>
              <w:jc w:val="center"/>
            </w:pPr>
            <w:r>
              <w:t>1 (1,</w:t>
            </w:r>
            <w:r w:rsidR="00574EFE">
              <w:t>2</w:t>
            </w:r>
            <w:r>
              <w:t>%)</w:t>
            </w:r>
          </w:p>
        </w:tc>
      </w:tr>
      <w:tr w:rsidR="00035888" w14:paraId="43A067F1" w14:textId="77777777" w:rsidTr="00035888">
        <w:trPr>
          <w:trHeight w:val="70"/>
        </w:trPr>
        <w:tc>
          <w:tcPr>
            <w:tcW w:w="1528"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8"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035888">
        <w:trPr>
          <w:trHeight w:val="759"/>
        </w:trPr>
        <w:tc>
          <w:tcPr>
            <w:tcW w:w="1528"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E0FDFDF" w:rsidR="00A378DC" w:rsidRPr="003C2462" w:rsidRDefault="00A378DC" w:rsidP="00A378DC">
            <w:pPr>
              <w:jc w:val="center"/>
            </w:pPr>
            <w:r>
              <w:rPr>
                <w:b/>
                <w:bCs/>
                <w:szCs w:val="28"/>
              </w:rPr>
              <w:t>SDD nhẹ/vừa</w:t>
            </w:r>
          </w:p>
        </w:tc>
        <w:tc>
          <w:tcPr>
            <w:tcW w:w="1141" w:type="pct"/>
            <w:gridSpan w:val="2"/>
          </w:tcPr>
          <w:p w14:paraId="237D809F" w14:textId="1A7E1B45" w:rsidR="00A378DC" w:rsidRPr="002A15EF" w:rsidRDefault="00A378DC" w:rsidP="00A378DC">
            <w:pPr>
              <w:jc w:val="center"/>
              <w:rPr>
                <w:b/>
                <w:bCs/>
              </w:rPr>
            </w:pPr>
            <w:r w:rsidRPr="006C6D0F">
              <w:rPr>
                <w:b/>
                <w:bCs/>
              </w:rPr>
              <w:t>SDD nặng</w:t>
            </w:r>
          </w:p>
        </w:tc>
        <w:tc>
          <w:tcPr>
            <w:tcW w:w="1095"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035888">
        <w:trPr>
          <w:trHeight w:val="354"/>
        </w:trPr>
        <w:tc>
          <w:tcPr>
            <w:tcW w:w="1528"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5"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035888">
        <w:trPr>
          <w:trHeight w:val="354"/>
        </w:trPr>
        <w:tc>
          <w:tcPr>
            <w:tcW w:w="1528"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5"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035888">
        <w:trPr>
          <w:trHeight w:val="354"/>
        </w:trPr>
        <w:tc>
          <w:tcPr>
            <w:tcW w:w="1528"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5" w:type="pct"/>
            <w:gridSpan w:val="2"/>
            <w:vAlign w:val="top"/>
          </w:tcPr>
          <w:p w14:paraId="7F8EDA51" w14:textId="066EEB37" w:rsidR="00A378DC" w:rsidRPr="003C2462" w:rsidRDefault="00A378DC" w:rsidP="00A8081B">
            <w:pPr>
              <w:jc w:val="center"/>
            </w:pPr>
            <w:r>
              <w:t>1 (</w:t>
            </w:r>
            <w:r w:rsidR="00C80AFC">
              <w:t>1,1</w:t>
            </w:r>
            <w:r>
              <w:t>%)</w:t>
            </w:r>
          </w:p>
        </w:tc>
      </w:tr>
      <w:tr w:rsidR="00A378DC" w14:paraId="15415CAF" w14:textId="77777777" w:rsidTr="00035888">
        <w:trPr>
          <w:trHeight w:val="354"/>
        </w:trPr>
        <w:tc>
          <w:tcPr>
            <w:tcW w:w="1528" w:type="pct"/>
          </w:tcPr>
          <w:p w14:paraId="7E8196EA" w14:textId="728CB4B0" w:rsidR="00A378DC" w:rsidRPr="003C2462" w:rsidRDefault="00A378DC" w:rsidP="005D347B">
            <w:r>
              <w:t>HIV</w:t>
            </w:r>
          </w:p>
        </w:tc>
        <w:tc>
          <w:tcPr>
            <w:tcW w:w="1236" w:type="pct"/>
            <w:gridSpan w:val="2"/>
            <w:vAlign w:val="top"/>
          </w:tcPr>
          <w:p w14:paraId="09C480BF" w14:textId="62E9C525" w:rsidR="00A378DC" w:rsidRPr="003C2462" w:rsidRDefault="00F275A0" w:rsidP="00A8081B">
            <w:pPr>
              <w:jc w:val="center"/>
            </w:pPr>
            <w:r>
              <w:t>4 (5</w:t>
            </w:r>
            <w:r w:rsidR="00393A05">
              <w:t>,0</w:t>
            </w:r>
            <w:r>
              <w:t>%)</w:t>
            </w:r>
          </w:p>
        </w:tc>
        <w:tc>
          <w:tcPr>
            <w:tcW w:w="1141" w:type="pct"/>
            <w:gridSpan w:val="2"/>
          </w:tcPr>
          <w:p w14:paraId="4C879C8C" w14:textId="70C2A324" w:rsidR="00A378DC" w:rsidRPr="003C2462" w:rsidRDefault="00F275A0" w:rsidP="00A8081B">
            <w:pPr>
              <w:jc w:val="center"/>
            </w:pPr>
            <w:r>
              <w:t>0 (0%)</w:t>
            </w:r>
          </w:p>
        </w:tc>
        <w:tc>
          <w:tcPr>
            <w:tcW w:w="1095" w:type="pct"/>
            <w:gridSpan w:val="2"/>
            <w:vAlign w:val="top"/>
          </w:tcPr>
          <w:p w14:paraId="098D8559" w14:textId="5F0FA589" w:rsidR="00A378DC" w:rsidRPr="003C2462" w:rsidRDefault="00A378DC" w:rsidP="005D347B">
            <w:pPr>
              <w:jc w:val="center"/>
            </w:pPr>
            <w:r>
              <w:t>4 (</w:t>
            </w:r>
            <w:r w:rsidR="00215DBA">
              <w:t>4</w:t>
            </w:r>
            <w:r>
              <w:t>,</w:t>
            </w:r>
            <w:r w:rsidR="00215DBA">
              <w:t>3</w:t>
            </w:r>
            <w:r>
              <w:t>%)</w:t>
            </w:r>
          </w:p>
        </w:tc>
      </w:tr>
      <w:tr w:rsidR="00A378DC" w14:paraId="66FF8D10" w14:textId="77777777" w:rsidTr="00035888">
        <w:trPr>
          <w:trHeight w:val="70"/>
        </w:trPr>
        <w:tc>
          <w:tcPr>
            <w:tcW w:w="1528"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5"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035888">
        <w:trPr>
          <w:trHeight w:val="70"/>
        </w:trPr>
        <w:tc>
          <w:tcPr>
            <w:tcW w:w="1528"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5" w:type="pct"/>
            <w:gridSpan w:val="2"/>
          </w:tcPr>
          <w:p w14:paraId="3D166566" w14:textId="402F3685" w:rsidR="00A378DC" w:rsidRPr="003C2462" w:rsidRDefault="00A378DC" w:rsidP="00393A05">
            <w:pPr>
              <w:jc w:val="center"/>
            </w:pPr>
            <w:r>
              <w:t>1 (1,</w:t>
            </w:r>
            <w:r w:rsidR="004A364A">
              <w:t>1</w:t>
            </w:r>
            <w:r>
              <w:t>%)</w:t>
            </w:r>
          </w:p>
        </w:tc>
      </w:tr>
    </w:tbl>
    <w:p w14:paraId="0C1AFEF6" w14:textId="27BF03A2" w:rsidR="002E357B" w:rsidRDefault="002E357B" w:rsidP="00731C7F">
      <w:pPr>
        <w:spacing w:before="160"/>
      </w:pPr>
      <w:r>
        <w:lastRenderedPageBreak/>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HIV chiếm </w:t>
      </w:r>
      <w:r w:rsidR="00653FB2">
        <w:t>4</w:t>
      </w:r>
      <w:r w:rsidR="009F6190">
        <w:t>,</w:t>
      </w:r>
      <w:r w:rsidR="00653FB2">
        <w:t>7</w:t>
      </w:r>
      <w:r w:rsidR="009F6190">
        <w:t>%,</w:t>
      </w:r>
      <w:r w:rsidR="00731C7F">
        <w:t xml:space="preserve"> gút chiếm </w:t>
      </w:r>
      <w:r w:rsidR="009F6190">
        <w:t>1,</w:t>
      </w:r>
      <w:r w:rsidR="00D158DB">
        <w:t>2</w:t>
      </w:r>
      <w:r w:rsidR="009F6190">
        <w:t>%</w:t>
      </w:r>
      <w:r w:rsidR="00731C7F">
        <w:t xml:space="preserve"> và viêm phế quản mạn tính chiếm </w:t>
      </w:r>
      <w:r w:rsidR="009D0958">
        <w:t>2</w:t>
      </w:r>
      <w:r w:rsidR="009F6190">
        <w:t>,3%</w:t>
      </w:r>
      <w:r w:rsidR="00731C7F">
        <w:t>.</w:t>
      </w:r>
    </w:p>
    <w:p w14:paraId="7CC6167A" w14:textId="0F31C176" w:rsidR="00B30A29" w:rsidRDefault="00B30A29" w:rsidP="00731C7F">
      <w:pPr>
        <w:spacing w:before="160"/>
      </w:pPr>
      <w:r>
        <w:t>Theo SGA, trong số bệnh nhân</w:t>
      </w:r>
      <w:r w:rsidR="009478E7">
        <w:t xml:space="preserve"> bị</w:t>
      </w:r>
      <w:r>
        <w:t xml:space="preserve"> SDD</w:t>
      </w:r>
      <w:r w:rsidR="009478E7">
        <w:t>, đái tháo đường</w:t>
      </w:r>
      <w:r>
        <w:t xml:space="preserve"> chiếm </w:t>
      </w:r>
      <w:r w:rsidR="00E86459">
        <w:t>17</w:t>
      </w:r>
      <w:r>
        <w:t>,</w:t>
      </w:r>
      <w:r w:rsidR="00E86459">
        <w:t>2</w:t>
      </w:r>
      <w:r>
        <w:t xml:space="preserve">%, tăng huyết áp là </w:t>
      </w:r>
      <w:r w:rsidR="00E86459">
        <w:t>6</w:t>
      </w:r>
      <w:r>
        <w:t>,</w:t>
      </w:r>
      <w:r w:rsidR="00E86459">
        <w:t>5</w:t>
      </w:r>
      <w:r>
        <w:t xml:space="preserve">%, viêm dạ dày là </w:t>
      </w:r>
      <w:r w:rsidR="00E86459">
        <w:t>1,1</w:t>
      </w:r>
      <w:r>
        <w:t xml:space="preserve">%, HIV chiếm </w:t>
      </w:r>
      <w:r w:rsidR="00E86459">
        <w:t>4</w:t>
      </w:r>
      <w:r>
        <w:t>,</w:t>
      </w:r>
      <w:r w:rsidR="00E86459">
        <w:t>3</w:t>
      </w:r>
      <w:r>
        <w:t xml:space="preserve">%, </w:t>
      </w:r>
      <w:r w:rsidR="00E86459">
        <w:t>g</w:t>
      </w:r>
      <w:r>
        <w:t xml:space="preserve">út chiếm </w:t>
      </w:r>
      <w:r w:rsidR="00B322F5">
        <w:t>4</w:t>
      </w:r>
      <w:r>
        <w:t>,</w:t>
      </w:r>
      <w:r w:rsidR="00EE5878">
        <w:t>3</w:t>
      </w:r>
      <w:r>
        <w:t xml:space="preserve">% và viêm phế quản mạn tính chiếm </w:t>
      </w:r>
      <w:r w:rsidR="00C30B7A">
        <w:t>1</w:t>
      </w:r>
      <w:r>
        <w:t>,</w:t>
      </w:r>
      <w:r w:rsidR="00D27D76">
        <w:t>1</w:t>
      </w:r>
      <w:r>
        <w:t>%.</w:t>
      </w:r>
    </w:p>
    <w:p w14:paraId="160BF083" w14:textId="14A24EE6" w:rsidR="00253BB4" w:rsidRDefault="00253BB4" w:rsidP="00253BB4">
      <w:pPr>
        <w:pStyle w:val="Heading3"/>
      </w:pPr>
      <w:r>
        <w:t>3.1.</w:t>
      </w:r>
      <w:r w:rsidR="00C21777">
        <w:t>7</w:t>
      </w:r>
      <w:r>
        <w:t xml:space="preserve">. </w:t>
      </w:r>
      <w:r w:rsidR="00F17FC7">
        <w:t>Đặc điểm suy dinh dưỡng</w:t>
      </w:r>
      <w:r>
        <w:t xml:space="preserve"> theo thời gian chẩn đoán</w:t>
      </w:r>
    </w:p>
    <w:p w14:paraId="63168D3B" w14:textId="14165676" w:rsidR="00253BB4" w:rsidRPr="00175D73" w:rsidRDefault="00253BB4" w:rsidP="00253BB4">
      <w:pPr>
        <w:pStyle w:val="Caption"/>
        <w:rPr>
          <w:b w:val="0"/>
          <w:bCs/>
        </w:rPr>
      </w:pPr>
      <w:r>
        <w:tab/>
      </w:r>
      <w:bookmarkStart w:id="82" w:name="_Toc134112709"/>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7</w:t>
      </w:r>
      <w:r w:rsidR="001071B5">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5A69B2FC" w:rsidR="00A378DC" w:rsidRPr="003C2462" w:rsidRDefault="00A378DC" w:rsidP="00A378DC">
            <w:pPr>
              <w:jc w:val="center"/>
            </w:pPr>
            <w:r>
              <w:rPr>
                <w:b/>
                <w:bCs/>
                <w:szCs w:val="28"/>
              </w:rPr>
              <w:t>SDD nhẹ/vừa</w:t>
            </w:r>
          </w:p>
        </w:tc>
        <w:tc>
          <w:tcPr>
            <w:tcW w:w="1120" w:type="pct"/>
            <w:gridSpan w:val="2"/>
          </w:tcPr>
          <w:p w14:paraId="6502D99E" w14:textId="5721855F" w:rsidR="00A378DC" w:rsidRPr="002A15EF" w:rsidRDefault="00A378DC" w:rsidP="00A378DC">
            <w:pPr>
              <w:jc w:val="center"/>
              <w:rPr>
                <w:b/>
                <w:bCs/>
              </w:rPr>
            </w:pPr>
            <w:r w:rsidRPr="006C6D0F">
              <w:rPr>
                <w:b/>
                <w:bCs/>
              </w:rPr>
              <w:t>SDD nặng</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8139F5" w14:textId="27A963CB" w:rsidR="00AB4DFA" w:rsidRDefault="00AB4DFA" w:rsidP="00AB4DFA">
      <w:pPr>
        <w:spacing w:before="160"/>
      </w:pPr>
      <w:bookmarkStart w:id="83" w:name="_Toc126527763"/>
      <w:r>
        <w:t xml:space="preserve">Nhận xét: Theo BMI, dưới 2 tháng có tỷ lệ SDD 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p>
    <w:p w14:paraId="2E9945D8" w14:textId="518AB928" w:rsidR="00AB4DFA" w:rsidRDefault="00AB4DFA" w:rsidP="00AB4DFA">
      <w:pPr>
        <w:spacing w:before="160"/>
      </w:pP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4" w:name="_Toc134113580"/>
      <w:r>
        <w:lastRenderedPageBreak/>
        <w:t>3.</w:t>
      </w:r>
      <w:r w:rsidR="00913CE7">
        <w:t>2</w:t>
      </w:r>
      <w:r>
        <w:t>. Tình trạng dinh dưỡng và các yếu tố liên quan của đối tượng</w:t>
      </w:r>
      <w:r w:rsidR="0023727E">
        <w:t xml:space="preserve"> </w:t>
      </w:r>
      <w:r>
        <w:t>nghiên cứu</w:t>
      </w:r>
      <w:bookmarkEnd w:id="84"/>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40D23858" w:rsidR="00243553" w:rsidRPr="00707BC9" w:rsidRDefault="00243553" w:rsidP="00243553">
      <w:pPr>
        <w:pStyle w:val="Caption"/>
        <w:rPr>
          <w:b w:val="0"/>
          <w:bCs/>
        </w:rPr>
      </w:pPr>
      <w:bookmarkStart w:id="85" w:name="_Toc134112710"/>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8</w:t>
      </w:r>
      <w:r w:rsidR="001071B5">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1941A40C" w14:textId="5073405C" w:rsidR="00243553" w:rsidRDefault="00243553" w:rsidP="00243553">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p>
    <w:p w14:paraId="7D3A2FD8" w14:textId="3B8969E6" w:rsidR="00987BE7" w:rsidRDefault="00987BE7" w:rsidP="00987BE7">
      <w:pPr>
        <w:tabs>
          <w:tab w:val="left" w:pos="2400"/>
        </w:tabs>
        <w:spacing w:before="160"/>
      </w:pPr>
      <w:r>
        <w:t>Đánh giá mối liên quan giữa nhóm tuổi với TTDD theo SGA, nhóm &lt;6</w:t>
      </w:r>
      <w:r w:rsidR="002F3F4B">
        <w:t>0</w:t>
      </w:r>
      <w:r>
        <w:t xml:space="preserve"> tuổi có tỷ lệ bệnh nhân SDD là 41</w:t>
      </w:r>
      <w:r w:rsidR="00D14FFB">
        <w:t>,</w:t>
      </w:r>
      <w:r>
        <w:t xml:space="preserve">1% </w:t>
      </w:r>
      <w:r w:rsidR="00DF0B7B">
        <w:t>cao</w:t>
      </w:r>
      <w:r>
        <w:t xml:space="preserve"> hơn</w:t>
      </w:r>
      <w:r w:rsidR="000F0D7E">
        <w:t xml:space="preserve"> 1,4 lần</w:t>
      </w:r>
      <w:r>
        <w:t xml:space="preserve"> so với nhóm ≥6</w:t>
      </w:r>
      <w:r w:rsidR="002F3F4B">
        <w:t>0</w:t>
      </w:r>
      <w:r>
        <w:t xml:space="preserve"> tuổi là </w:t>
      </w:r>
      <w:r w:rsidR="00DF0B7B">
        <w:t>2</w:t>
      </w:r>
      <w:r w:rsidR="002F3F4B">
        <w:t>9</w:t>
      </w:r>
      <w:r w:rsidR="00D14FFB">
        <w:t>,</w:t>
      </w:r>
      <w:r w:rsidR="002F3F4B">
        <w:t>3</w:t>
      </w:r>
      <w:r>
        <w:t xml:space="preserve">%. </w:t>
      </w:r>
      <w:r w:rsidR="00144FFD">
        <w:t>sự khác biệt có ý nghĩa thống kê với p =0</w:t>
      </w:r>
      <w:r w:rsidR="00D14FFB">
        <w:t>,</w:t>
      </w:r>
      <w:r w:rsidR="00144FFD">
        <w:t>0</w:t>
      </w:r>
      <w:r w:rsidR="000F0D7E">
        <w:t>94</w:t>
      </w:r>
      <w:r>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12F12499" w:rsidR="00334897" w:rsidRDefault="00334897" w:rsidP="007448F9">
      <w:pPr>
        <w:pStyle w:val="Caption"/>
      </w:pPr>
      <w:bookmarkStart w:id="86" w:name="_Toc134112711"/>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9</w:t>
      </w:r>
      <w:r w:rsidR="001071B5">
        <w:fldChar w:fldCharType="end"/>
      </w:r>
      <w:r>
        <w:t xml:space="preserve">. </w:t>
      </w:r>
      <w:r w:rsidRPr="004E5E72">
        <w:t xml:space="preserve">Mối liên quan giữa </w:t>
      </w:r>
      <w:r>
        <w:t>giới</w:t>
      </w:r>
      <w:r w:rsidRPr="004E5E72">
        <w:t xml:space="preserve"> và </w:t>
      </w:r>
      <w:r w:rsidR="00961E24">
        <w:t>tình trạng dinh dưỡng</w:t>
      </w:r>
      <w:bookmarkEnd w:id="8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lastRenderedPageBreak/>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lastRenderedPageBreak/>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lastRenderedPageBreak/>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491BF921" w14:textId="7EE0538C" w:rsidR="00E12EC2" w:rsidRDefault="00334897" w:rsidP="00E12EC2">
      <w:r>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p>
    <w:p w14:paraId="5E9D10B0" w14:textId="40E14508" w:rsidR="006605C1" w:rsidRDefault="00357C59" w:rsidP="00E12EC2">
      <w:r>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7" w:name="_Toc126527748"/>
      <w:r>
        <w:t>3</w:t>
      </w:r>
      <w:r w:rsidR="00913CE7">
        <w:t>.2</w:t>
      </w:r>
      <w:r>
        <w:t>.</w:t>
      </w:r>
      <w:r w:rsidR="00DB461B">
        <w:t>3</w:t>
      </w:r>
      <w:r>
        <w:t xml:space="preserve">. </w:t>
      </w:r>
      <w:bookmarkEnd w:id="87"/>
      <w:r>
        <w:t>Mối liên quan giữa nghề nghiệp và tình trạng dinh dưỡng</w:t>
      </w:r>
    </w:p>
    <w:p w14:paraId="202AC804" w14:textId="6D648D04" w:rsidR="00334897" w:rsidRDefault="00334897" w:rsidP="00334897">
      <w:pPr>
        <w:pStyle w:val="Caption"/>
        <w:rPr>
          <w:bCs/>
        </w:rPr>
      </w:pPr>
      <w:bookmarkStart w:id="88" w:name="_Toc134112712"/>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0</w:t>
      </w:r>
      <w:r w:rsidR="001071B5">
        <w:fldChar w:fldCharType="end"/>
      </w:r>
      <w:r>
        <w:t xml:space="preserve">. </w:t>
      </w:r>
      <w:r w:rsidRPr="00707BC9">
        <w:rPr>
          <w:bCs/>
        </w:rPr>
        <w:t>Mối liên quan giữa nghề nghiệp và</w:t>
      </w:r>
      <w:r w:rsidR="007448F9">
        <w:rPr>
          <w:bCs/>
        </w:rPr>
        <w:t xml:space="preserve"> 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6F5ABC29" w14:textId="16A19976" w:rsidR="001310FB" w:rsidRDefault="001310FB" w:rsidP="001310FB">
      <w:pPr>
        <w:tabs>
          <w:tab w:val="left" w:pos="2400"/>
        </w:tabs>
        <w:spacing w:before="160"/>
      </w:pPr>
      <w:r>
        <w:lastRenderedPageBreak/>
        <w:t xml:space="preserve">Nhận xét: </w:t>
      </w:r>
      <w:r w:rsidR="00357C59">
        <w:t xml:space="preserve">Đánh giá TTDD </w:t>
      </w:r>
      <w:r>
        <w:t xml:space="preserve">theo BMI, nhóm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w:t>
      </w:r>
      <w:r>
        <w:t xml:space="preserve">nhóm </w:t>
      </w:r>
      <w:r w:rsidR="0072055D">
        <w:t xml:space="preserve">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p>
    <w:p w14:paraId="0EBF7277" w14:textId="37876294" w:rsidR="00344395" w:rsidRDefault="00357C59" w:rsidP="00344395">
      <w:pPr>
        <w:tabs>
          <w:tab w:val="left" w:pos="2400"/>
        </w:tabs>
        <w:spacing w:before="160"/>
      </w:pPr>
      <w:bookmarkStart w:id="89" w:name="_Toc126527749"/>
      <w:r>
        <w:t xml:space="preserve">Đánh giá TTDD </w:t>
      </w:r>
      <w:r w:rsidR="00344395">
        <w:t xml:space="preserve">theo </w:t>
      </w:r>
      <w:r w:rsidR="009B24F6">
        <w:t>SGA</w:t>
      </w:r>
      <w:r w:rsidR="00344395">
        <w:t xml:space="preserve">, nhóm 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hóm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89"/>
      <w:r>
        <w:t>Mối liên quan giữa khu vực địa lý và tình trạng dinh dưỡng</w:t>
      </w:r>
    </w:p>
    <w:p w14:paraId="2F054A47" w14:textId="319D2150" w:rsidR="00334897" w:rsidRDefault="00334897" w:rsidP="00EE6DD4">
      <w:pPr>
        <w:pStyle w:val="Caption"/>
        <w:jc w:val="both"/>
        <w:rPr>
          <w:bCs/>
        </w:rPr>
      </w:pPr>
      <w:bookmarkStart w:id="90" w:name="_Toc134112713"/>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1</w:t>
      </w:r>
      <w:r w:rsidR="001071B5">
        <w:fldChar w:fldCharType="end"/>
      </w:r>
      <w:r>
        <w:t xml:space="preserve">. </w:t>
      </w:r>
      <w:r w:rsidRPr="00707BC9">
        <w:rPr>
          <w:bCs/>
        </w:rPr>
        <w:t xml:space="preserve">Mối liên quan giữa khu vực địa lý và </w:t>
      </w:r>
      <w:r w:rsidR="00EE6DD4">
        <w:rPr>
          <w:bCs/>
        </w:rPr>
        <w:t>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475B9197" w14:textId="22066739" w:rsidR="00B0209D" w:rsidRDefault="00B0209D" w:rsidP="00B0209D">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p>
    <w:p w14:paraId="2D029E1D" w14:textId="714ADEF4" w:rsidR="00E64758" w:rsidRDefault="00FB7AD3" w:rsidP="00E64758">
      <w:pPr>
        <w:tabs>
          <w:tab w:val="left" w:pos="2400"/>
        </w:tabs>
        <w:spacing w:before="160"/>
      </w:pPr>
      <w:bookmarkStart w:id="91" w:name="_Toc126527752"/>
      <w:r>
        <w:lastRenderedPageBreak/>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1"/>
      <w:r>
        <w:t>Mối liên quan thời gian chẩn đoán bệnh và tình trạng dinh dưỡng</w:t>
      </w:r>
    </w:p>
    <w:p w14:paraId="08C4AD27" w14:textId="0206666E" w:rsidR="00334897" w:rsidRDefault="00334897" w:rsidP="00334897">
      <w:pPr>
        <w:pStyle w:val="Caption"/>
        <w:jc w:val="both"/>
        <w:rPr>
          <w:bCs/>
        </w:rPr>
      </w:pPr>
      <w:bookmarkStart w:id="92" w:name="_Toc134112714"/>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2</w:t>
      </w:r>
      <w:r w:rsidR="001071B5">
        <w:fldChar w:fldCharType="end"/>
      </w:r>
      <w:r w:rsidRPr="008977C9">
        <w:rPr>
          <w:bCs/>
        </w:rPr>
        <w:t>.</w:t>
      </w:r>
      <w:r>
        <w:rPr>
          <w:bCs/>
        </w:rPr>
        <w:t xml:space="preserve"> </w:t>
      </w:r>
      <w:r w:rsidRPr="008977C9">
        <w:rPr>
          <w:bCs/>
        </w:rPr>
        <w:t>Mối liên quan giữa thời gian chẩn đoán và TTDD</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0981D0DF" w14:textId="44774C1A" w:rsidR="00B33E2D" w:rsidRDefault="00B33E2D" w:rsidP="00B33E2D">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p>
    <w:p w14:paraId="769B2009" w14:textId="6CC2C3EE" w:rsidR="00E40206" w:rsidRDefault="00357C59" w:rsidP="00E40206">
      <w:pPr>
        <w:tabs>
          <w:tab w:val="left" w:pos="2400"/>
        </w:tabs>
        <w:spacing w:before="160"/>
      </w:pPr>
      <w:r>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lastRenderedPageBreak/>
        <w:t>3.2.6. Mối liên quan giữa tiền sử bệnh lý</w:t>
      </w:r>
      <w:r w:rsidR="00FC7A74">
        <w:t xml:space="preserve"> mạn tính</w:t>
      </w:r>
      <w:r>
        <w:t xml:space="preserve"> và tình trạng dinh dưỡng</w:t>
      </w:r>
    </w:p>
    <w:p w14:paraId="608B3F35" w14:textId="2CE39D48" w:rsidR="007D6B49" w:rsidRPr="00B751F1" w:rsidRDefault="0046390A" w:rsidP="0046390A">
      <w:pPr>
        <w:pStyle w:val="Caption"/>
      </w:pPr>
      <w:bookmarkStart w:id="93" w:name="_Toc134112715"/>
      <w:r w:rsidRPr="00B751F1">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3</w:t>
      </w:r>
      <w:r w:rsidR="001071B5">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3"/>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2DCC5A0A" w14:textId="57C88C59" w:rsidR="00357C59" w:rsidRDefault="0031292E" w:rsidP="00357C59">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p>
    <w:p w14:paraId="0A45BAD7" w14:textId="349B554F" w:rsidR="00BC09BF" w:rsidRDefault="00BC09BF" w:rsidP="00BC09BF">
      <w:pPr>
        <w:tabs>
          <w:tab w:val="left" w:pos="2400"/>
        </w:tabs>
        <w:spacing w:before="160"/>
      </w:pPr>
      <w:r>
        <w:t xml:space="preserve">Đánh giá TTDD theo </w:t>
      </w:r>
      <w:r w:rsidR="00E12EC2">
        <w:t>SGA</w:t>
      </w:r>
      <w:r>
        <w:t>, bệnh nhân không có tiền sử bệnh lý mạn tính có tỷ lệ SDD là 43</w:t>
      </w:r>
      <w:r w:rsidR="004021B4">
        <w:t>,</w:t>
      </w:r>
      <w:r>
        <w:t>8</w:t>
      </w:r>
      <w:r w:rsidRPr="006B18A8">
        <w:t>%</w:t>
      </w:r>
      <w:r>
        <w:t xml:space="preserve"> cao hơn bệnh nhân có tiền sử bệnh lý mạn tính là 30</w:t>
      </w:r>
      <w:r w:rsidRPr="00D16334">
        <w:t>%</w:t>
      </w:r>
      <w:r w:rsidR="004021B4">
        <w:t>,</w:t>
      </w:r>
      <w:r>
        <w:t xml:space="preserve"> </w:t>
      </w:r>
      <w:r w:rsidR="00315B95">
        <w:t>S</w:t>
      </w:r>
      <w:r>
        <w:t>ự khác biệt có ý nghĩa thống kê với p =0</w:t>
      </w:r>
      <w:r w:rsidR="004021B4">
        <w:t>,</w:t>
      </w:r>
      <w:r>
        <w:t>0</w:t>
      </w:r>
      <w:r w:rsidR="004B09F1">
        <w:t>33</w:t>
      </w:r>
      <w:r>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2DFFA6B9" w:rsidR="00F656F9" w:rsidRDefault="00F656F9" w:rsidP="00F656F9">
      <w:pPr>
        <w:pStyle w:val="Caption"/>
        <w:rPr>
          <w:bCs/>
        </w:rPr>
      </w:pPr>
      <w:bookmarkStart w:id="94" w:name="_Toc134112716"/>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4</w:t>
      </w:r>
      <w:r w:rsidR="001071B5">
        <w:fldChar w:fldCharType="end"/>
      </w:r>
      <w:r>
        <w:t xml:space="preserve">. </w:t>
      </w:r>
      <w:r>
        <w:rPr>
          <w:bCs/>
        </w:rPr>
        <w:t>Mối liên quan giữa triệu chứng sốt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lastRenderedPageBreak/>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lastRenderedPageBreak/>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lastRenderedPageBreak/>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05733256" w14:textId="096853B7" w:rsidR="009C5F8F" w:rsidRDefault="00F656F9" w:rsidP="009C5F8F">
      <w:pPr>
        <w:tabs>
          <w:tab w:val="left" w:pos="2400"/>
        </w:tabs>
        <w:spacing w:before="160"/>
      </w:pPr>
      <w:r>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p>
    <w:p w14:paraId="2F5EBC13" w14:textId="66F8342B" w:rsidR="009C5F8F" w:rsidRDefault="009C5F8F" w:rsidP="009C5F8F">
      <w:pPr>
        <w:tabs>
          <w:tab w:val="left" w:pos="2400"/>
        </w:tabs>
        <w:spacing w:before="160"/>
      </w:pPr>
      <w:r>
        <w:t xml:space="preserve">Đánh giá TTDD theo </w:t>
      </w:r>
      <w:r w:rsidR="00FE4DCC">
        <w:t>SGA</w:t>
      </w:r>
      <w:r>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385DBE06" w:rsidR="00F24E7F" w:rsidRDefault="00F24E7F" w:rsidP="00F24E7F">
      <w:pPr>
        <w:pStyle w:val="Caption"/>
        <w:rPr>
          <w:bCs/>
        </w:rPr>
      </w:pPr>
      <w:bookmarkStart w:id="95" w:name="_Toc134112717"/>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5</w:t>
      </w:r>
      <w:r w:rsidR="001071B5">
        <w:fldChar w:fldCharType="end"/>
      </w:r>
      <w:r>
        <w:t xml:space="preserve">. </w:t>
      </w:r>
      <w:r>
        <w:rPr>
          <w:bCs/>
        </w:rPr>
        <w:t>Mối liên quan giữa triệu chứng ran và 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0A1D190C" w14:textId="394BB91A" w:rsidR="00F24E7F" w:rsidRDefault="00F24E7F" w:rsidP="00F24E7F">
      <w:pPr>
        <w:tabs>
          <w:tab w:val="left" w:pos="2400"/>
        </w:tabs>
        <w:spacing w:before="160"/>
      </w:pPr>
      <w:r>
        <w:lastRenderedPageBreak/>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p>
    <w:p w14:paraId="5A4E2211" w14:textId="66D464A3" w:rsidR="00F24E7F" w:rsidRDefault="00D477E4" w:rsidP="00F24E7F">
      <w:pPr>
        <w:tabs>
          <w:tab w:val="left" w:pos="2400"/>
        </w:tabs>
        <w:spacing w:before="160"/>
      </w:pPr>
      <w:r w:rsidRPr="00D477E4">
        <w:t xml:space="preserve">Đánh giá TTDD theo BMI, bệnh nhân không có triệu chứng ran tỷ lệ SDD là </w:t>
      </w:r>
      <w:r w:rsidR="00BA4ECA">
        <w:t>30</w:t>
      </w:r>
      <w:r w:rsidRPr="00D477E4">
        <w:t>,0% thấp hơn 1,</w:t>
      </w:r>
      <w:r w:rsidR="003625C2">
        <w:t>26</w:t>
      </w:r>
      <w:r w:rsidRPr="00D477E4">
        <w:t xml:space="preserve"> lần bệnh nhân có triệu chứng ran là 3</w:t>
      </w:r>
      <w:r w:rsidR="00592A09">
        <w:t>7</w:t>
      </w:r>
      <w:r w:rsidRPr="00D477E4">
        <w:t>,</w:t>
      </w:r>
      <w:r w:rsidR="00592A09">
        <w:t>8</w:t>
      </w:r>
      <w:r w:rsidRPr="00D477E4">
        <w:t>%. Sự khác biệt chưa có ý nghĩa thống kê với p =0,</w:t>
      </w:r>
      <w:r w:rsidR="009A694E">
        <w:t>650</w:t>
      </w:r>
      <w:r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391AED0C" w:rsidR="003234FE" w:rsidRDefault="003234FE" w:rsidP="009061D0">
      <w:pPr>
        <w:pStyle w:val="Caption"/>
        <w:rPr>
          <w:bCs/>
        </w:rPr>
      </w:pPr>
      <w:bookmarkStart w:id="96" w:name="_Toc134112718"/>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6</w:t>
      </w:r>
      <w:r w:rsidR="001071B5">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6F1DE863" w14:textId="6EFAB7BF" w:rsidR="0063060A" w:rsidRDefault="0063060A" w:rsidP="0063060A">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p>
    <w:p w14:paraId="0A3FDBBA" w14:textId="382AA8BD" w:rsidR="00957A58" w:rsidRDefault="00A01F4F" w:rsidP="00957A58">
      <w:pPr>
        <w:tabs>
          <w:tab w:val="left" w:pos="2400"/>
        </w:tabs>
        <w:spacing w:before="160"/>
      </w:pPr>
      <w:r>
        <w:lastRenderedPageBreak/>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7E71B54F" w:rsidR="0086510D" w:rsidRDefault="0086510D" w:rsidP="0086510D">
      <w:pPr>
        <w:pStyle w:val="Caption"/>
        <w:rPr>
          <w:bCs/>
        </w:rPr>
      </w:pPr>
      <w:bookmarkStart w:id="97" w:name="_Toc134112719"/>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7</w:t>
      </w:r>
      <w:r w:rsidR="001071B5">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43E3FDC7" w14:textId="405177FE" w:rsidR="001D4020" w:rsidRDefault="001D4020" w:rsidP="001D4020">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p>
    <w:p w14:paraId="52968C36" w14:textId="5ADA0052" w:rsidR="00F8111E" w:rsidRDefault="006D2251" w:rsidP="00F8111E">
      <w:pPr>
        <w:tabs>
          <w:tab w:val="left" w:pos="2400"/>
        </w:tabs>
        <w:spacing w:before="160"/>
      </w:pPr>
      <w:r>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731BD5CE" w:rsidR="00240D39" w:rsidRDefault="00240D39" w:rsidP="00240D39">
      <w:pPr>
        <w:pStyle w:val="Caption"/>
        <w:rPr>
          <w:bCs/>
        </w:rPr>
      </w:pPr>
      <w:bookmarkStart w:id="98" w:name="_Toc134112720"/>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8</w:t>
      </w:r>
      <w:r w:rsidR="001071B5">
        <w:fldChar w:fldCharType="end"/>
      </w:r>
      <w:r>
        <w:t xml:space="preserve">. </w:t>
      </w:r>
      <w:r>
        <w:rPr>
          <w:bCs/>
        </w:rPr>
        <w:t xml:space="preserve">Mối liên quan giữa tình trạng thiếu máu và </w:t>
      </w:r>
      <w:r w:rsidR="004645E9">
        <w:rPr>
          <w:bCs/>
        </w:rPr>
        <w:t>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400C6D21" w14:textId="1E963963" w:rsidR="00CD239E" w:rsidRDefault="00CD239E" w:rsidP="00CD239E">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p>
    <w:p w14:paraId="055D4F36" w14:textId="53BA57A5" w:rsidR="00710B98" w:rsidRDefault="00357C59" w:rsidP="00710B98">
      <w:pPr>
        <w:tabs>
          <w:tab w:val="left" w:pos="2400"/>
        </w:tabs>
        <w:spacing w:before="160"/>
      </w:pPr>
      <w:r>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2D5FBB0F" w:rsidR="00B0065A" w:rsidRDefault="00B0065A" w:rsidP="00B0065A">
      <w:pPr>
        <w:pStyle w:val="Caption"/>
        <w:rPr>
          <w:bCs/>
        </w:rPr>
      </w:pPr>
      <w:bookmarkStart w:id="99" w:name="_Toc134112721"/>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19</w:t>
      </w:r>
      <w:r w:rsidR="001071B5">
        <w:fldChar w:fldCharType="end"/>
      </w:r>
      <w:r>
        <w:t xml:space="preserve">. </w:t>
      </w:r>
      <w:r>
        <w:rPr>
          <w:bCs/>
        </w:rPr>
        <w:t>Mối liên quan giữa số lượng bạch cầu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2061E9F8" w:rsidR="00AA3D59" w:rsidRPr="003C2462" w:rsidRDefault="00AA3D59" w:rsidP="00AA3D59">
            <w:pPr>
              <w:rPr>
                <w:szCs w:val="28"/>
              </w:rPr>
            </w:pPr>
            <w:r>
              <w:rPr>
                <w:szCs w:val="28"/>
              </w:rPr>
              <w:lastRenderedPageBreak/>
              <w:t>&lt;12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57072785" w:rsidR="00AA3D59" w:rsidRPr="003C2462" w:rsidRDefault="00AA3D59" w:rsidP="00AA3D59">
            <w:pPr>
              <w:rPr>
                <w:szCs w:val="28"/>
              </w:rPr>
            </w:pPr>
            <w:r>
              <w:rPr>
                <w:szCs w:val="28"/>
              </w:rPr>
              <w:t>≥12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2E469EC3" w14:textId="7919CD33" w:rsidR="001A1092" w:rsidRDefault="001A1092" w:rsidP="001A1092">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p>
    <w:p w14:paraId="1779E604" w14:textId="4AC307D2" w:rsidR="00151CFF" w:rsidRDefault="00AA3D59" w:rsidP="00151CFF">
      <w:pPr>
        <w:tabs>
          <w:tab w:val="left" w:pos="2400"/>
        </w:tabs>
        <w:spacing w:before="160"/>
      </w:pPr>
      <w:r>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7FEC47DC" w:rsidR="00334897" w:rsidRDefault="00334897" w:rsidP="00334897">
      <w:pPr>
        <w:pStyle w:val="Caption"/>
        <w:rPr>
          <w:bCs/>
        </w:rPr>
      </w:pPr>
      <w:bookmarkStart w:id="100" w:name="_Toc134112722"/>
      <w:r>
        <w:t xml:space="preserve">Bảng </w:t>
      </w:r>
      <w:r w:rsidR="001071B5">
        <w:fldChar w:fldCharType="begin"/>
      </w:r>
      <w:r w:rsidR="001071B5">
        <w:instrText xml:space="preserve"> STYLEREF 1 \s </w:instrText>
      </w:r>
      <w:r w:rsidR="001071B5">
        <w:fldChar w:fldCharType="separate"/>
      </w:r>
      <w:r w:rsidR="001071B5">
        <w:t>3</w:t>
      </w:r>
      <w:r w:rsidR="001071B5">
        <w:fldChar w:fldCharType="end"/>
      </w:r>
      <w:r w:rsidR="001071B5">
        <w:t>.</w:t>
      </w:r>
      <w:r w:rsidR="001071B5">
        <w:fldChar w:fldCharType="begin"/>
      </w:r>
      <w:r w:rsidR="001071B5">
        <w:instrText xml:space="preserve"> SEQ Bảng \* ARABIC \s 1 </w:instrText>
      </w:r>
      <w:r w:rsidR="001071B5">
        <w:fldChar w:fldCharType="separate"/>
      </w:r>
      <w:r w:rsidR="001071B5">
        <w:t>20</w:t>
      </w:r>
      <w:r w:rsidR="001071B5">
        <w:fldChar w:fldCharType="end"/>
      </w:r>
      <w:r>
        <w:t xml:space="preserve">. </w:t>
      </w:r>
      <w:r>
        <w:rPr>
          <w:bCs/>
        </w:rPr>
        <w:t>Mối liên quan giữa kháng thuốc</w:t>
      </w:r>
      <w:r w:rsidR="002F6DC0">
        <w:rPr>
          <w:bCs/>
        </w:rPr>
        <w:t xml:space="preserve"> điều trị lao</w:t>
      </w:r>
      <w:r>
        <w:rPr>
          <w:bCs/>
        </w:rPr>
        <w:t xml:space="preserve"> và 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lastRenderedPageBreak/>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lastRenderedPageBreak/>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lastRenderedPageBreak/>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1F4A00AF" w14:textId="0B8DA883" w:rsidR="00817CDB" w:rsidRDefault="00817CDB" w:rsidP="00817CD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p>
    <w:p w14:paraId="0BE2F250" w14:textId="38F54ABF" w:rsidR="003525F9" w:rsidRDefault="00357C59" w:rsidP="003525F9">
      <w:pPr>
        <w:tabs>
          <w:tab w:val="left" w:pos="2400"/>
        </w:tabs>
        <w:spacing w:before="160"/>
      </w:pPr>
      <w:r>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p>
    <w:bookmarkEnd w:id="72"/>
    <w:p w14:paraId="59F2C68D" w14:textId="1A17F906" w:rsidR="00334897" w:rsidRPr="00334897" w:rsidRDefault="00334897" w:rsidP="00334897">
      <w:r>
        <w:rPr>
          <w:bCs/>
          <w:iCs/>
          <w:spacing w:val="-8"/>
          <w:lang w:eastAsia="zh-CN"/>
        </w:rPr>
        <w:br w:type="page"/>
      </w:r>
    </w:p>
    <w:p w14:paraId="7D22E39E" w14:textId="17518E9C" w:rsidR="00C57DFE" w:rsidRPr="00C57DFE" w:rsidRDefault="00233AEA" w:rsidP="00C23165">
      <w:pPr>
        <w:pStyle w:val="Heading1"/>
      </w:pPr>
      <w:bookmarkStart w:id="101" w:name="_Toc134113581"/>
      <w:r>
        <w:lastRenderedPageBreak/>
        <w:t>– BÀN LUẬN</w:t>
      </w:r>
      <w:bookmarkEnd w:id="83"/>
      <w:bookmarkEnd w:id="101"/>
    </w:p>
    <w:p w14:paraId="62722FB2" w14:textId="75C95F8D" w:rsidR="00B02FA7" w:rsidRDefault="00B02FA7" w:rsidP="001247DF">
      <w:pPr>
        <w:pStyle w:val="Heading2"/>
      </w:pPr>
      <w:bookmarkStart w:id="102" w:name="_Toc134113582"/>
      <w:r>
        <w:t>4.</w:t>
      </w:r>
      <w:r w:rsidR="003958BE">
        <w:t>1</w:t>
      </w:r>
      <w:r>
        <w:t xml:space="preserve">. Đặc điểm về tình trạng dinh dưỡng </w:t>
      </w:r>
      <w:r w:rsidR="00734960">
        <w:t>của</w:t>
      </w:r>
      <w:r>
        <w:t xml:space="preserve"> đối tượng nghiên cứu</w:t>
      </w:r>
      <w:bookmarkEnd w:id="102"/>
    </w:p>
    <w:p w14:paraId="34A63293" w14:textId="0BBC5CF9" w:rsidR="00536DB1" w:rsidRDefault="00536DB1" w:rsidP="006966DB">
      <w:pPr>
        <w:pStyle w:val="Heading3"/>
      </w:pPr>
      <w:r>
        <w:t>4.</w:t>
      </w:r>
      <w:r w:rsidR="003958BE">
        <w:t>1</w:t>
      </w:r>
      <w:r>
        <w:t>.1. Tình trạng dinh dưỡng theo BMI</w:t>
      </w:r>
    </w:p>
    <w:p w14:paraId="2C19FAD0" w14:textId="2D0D5E8F" w:rsidR="00B46497" w:rsidRDefault="00B46497" w:rsidP="006966DB">
      <w:pPr>
        <w:pStyle w:val="Heading3"/>
      </w:pPr>
      <w:r>
        <w:t>4.</w:t>
      </w:r>
      <w:r w:rsidR="003958BE">
        <w:t>1</w:t>
      </w:r>
      <w:r>
        <w:t>.</w:t>
      </w:r>
      <w:r w:rsidR="002C13EE">
        <w:t>2</w:t>
      </w:r>
      <w:r>
        <w:t>.</w:t>
      </w:r>
      <w:r w:rsidR="00FB22BB">
        <w:t xml:space="preserve"> </w:t>
      </w:r>
      <w:r w:rsidR="000B7AB9">
        <w:t>Tình trạng dinh dưỡng theo SGA</w:t>
      </w:r>
    </w:p>
    <w:p w14:paraId="0FCE8DA0" w14:textId="318195E9" w:rsidR="00B02FA7" w:rsidRPr="00C57DFE" w:rsidRDefault="00B02FA7" w:rsidP="001247DF">
      <w:pPr>
        <w:pStyle w:val="Heading2"/>
      </w:pPr>
      <w:bookmarkStart w:id="103" w:name="_Toc134113583"/>
      <w:r>
        <w:t>4.</w:t>
      </w:r>
      <w:r w:rsidR="006F4379">
        <w:t>2</w:t>
      </w:r>
      <w:r>
        <w:t>. Tình trạng dinh dưỡng và các yếu tố liên quan của đối tượng nghiên cứu</w:t>
      </w:r>
      <w:bookmarkEnd w:id="103"/>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1B008FAF" w14:textId="793875AD" w:rsidR="006C536D" w:rsidRDefault="000976CE" w:rsidP="003958BE">
      <w:pPr>
        <w:pStyle w:val="Heading2"/>
      </w:pPr>
      <w:bookmarkStart w:id="104" w:name="_Toc134113584"/>
      <w:r>
        <w:t xml:space="preserve">4.3. </w:t>
      </w:r>
      <w:r w:rsidR="00EE6079">
        <w:t>So sánh t</w:t>
      </w:r>
      <w:r w:rsidR="00B37634">
        <w:t xml:space="preserve">ình trạng dinh dưỡng theo </w:t>
      </w:r>
      <w:r w:rsidR="003958BE">
        <w:t>BMI</w:t>
      </w:r>
      <w:r w:rsidR="00B37634">
        <w:t xml:space="preserve"> và </w:t>
      </w:r>
      <w:r w:rsidR="003958BE">
        <w:t>SGA</w:t>
      </w:r>
      <w:bookmarkEnd w:id="104"/>
    </w:p>
    <w:p w14:paraId="21144AEB" w14:textId="71646C7A" w:rsidR="00C10DAE" w:rsidRDefault="00C10DAE" w:rsidP="00A07671">
      <w:r>
        <w:br w:type="page"/>
      </w:r>
    </w:p>
    <w:p w14:paraId="0F68D9C2" w14:textId="2ED8BE28" w:rsidR="00751236" w:rsidRPr="00751236" w:rsidRDefault="004D3461" w:rsidP="00C23165">
      <w:pPr>
        <w:pStyle w:val="Heading1"/>
      </w:pPr>
      <w:bookmarkStart w:id="105" w:name="_Toc134113585"/>
      <w:r>
        <w:lastRenderedPageBreak/>
        <w:t>– KẾT LUẬN</w:t>
      </w:r>
      <w:bookmarkEnd w:id="105"/>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6" w:name="_Toc130922006"/>
      <w:bookmarkStart w:id="107" w:name="_Toc134113586"/>
      <w:r>
        <w:t>5.</w:t>
      </w:r>
      <w:r w:rsidR="00EB20D1" w:rsidRPr="00751236">
        <w:t>1. T</w:t>
      </w:r>
      <w:r>
        <w:t>hực trạng</w:t>
      </w:r>
      <w:r w:rsidR="00EB20D1" w:rsidRPr="00751236">
        <w:t xml:space="preserve"> dinh dưỡng </w:t>
      </w:r>
      <w:bookmarkStart w:id="108" w:name="_Toc126527772"/>
      <w:bookmarkEnd w:id="106"/>
      <w:r w:rsidR="008607A5">
        <w:t>ở bệnh nhân lao phổi mới tại Bệnh viện Phổi Hải Phòng năm 2021</w:t>
      </w:r>
      <w:r w:rsidR="002218E8">
        <w:t xml:space="preserve"> – 2022</w:t>
      </w:r>
      <w:bookmarkEnd w:id="107"/>
    </w:p>
    <w:p w14:paraId="3013BBEA" w14:textId="0AEAA9F6" w:rsidR="003472A0" w:rsidRDefault="00EB20D1" w:rsidP="00EB20D1">
      <w:r w:rsidRPr="00751236">
        <w:t>Bệnh nhân lao</w:t>
      </w:r>
      <w:r w:rsidR="00834AA5">
        <w:t xml:space="preserve"> phổi mới</w:t>
      </w:r>
      <w:r w:rsidRPr="00751236">
        <w:t xml:space="preserve"> gặp chủ yếu ở nam giới nam/nữ = 2,</w:t>
      </w:r>
      <w:r w:rsidR="00834AA5">
        <w:t>7</w:t>
      </w:r>
      <w:r w:rsidRPr="00751236">
        <w:t xml:space="preserve">/1 và đa số bệnh nhân </w:t>
      </w:r>
      <w:bookmarkEnd w:id="108"/>
      <w:r w:rsidR="003472A0">
        <w:t>≥60</w:t>
      </w:r>
      <w:r w:rsidR="003472A0" w:rsidRPr="00203D68">
        <w:t xml:space="preserve"> tuổi</w:t>
      </w:r>
      <w:r w:rsidR="003472A0" w:rsidRPr="00751236">
        <w:t xml:space="preserve"> </w:t>
      </w:r>
      <w:r w:rsidR="003472A0">
        <w:t xml:space="preserve">chiếm </w:t>
      </w:r>
      <w:r w:rsidR="00935291">
        <w:t>32</w:t>
      </w:r>
      <w:r w:rsidR="00F6547B">
        <w:t>,</w:t>
      </w:r>
      <w:r w:rsidR="00935291">
        <w:t>8%.</w:t>
      </w:r>
    </w:p>
    <w:p w14:paraId="2E7AF7D9" w14:textId="62A8EE17" w:rsidR="006A0B7D" w:rsidRDefault="00E13A45" w:rsidP="00EB20D1">
      <w:r>
        <w:t>Bệnh nhân phân bố chủ yếu ở nông thôn chiếm</w:t>
      </w:r>
      <w:r w:rsidR="003A13C4">
        <w:t xml:space="preserve"> 56</w:t>
      </w:r>
      <w:r w:rsidR="00F6547B">
        <w:t>,</w:t>
      </w:r>
      <w:r w:rsidR="003A13C4">
        <w:t>8%</w:t>
      </w:r>
      <w:r w:rsidR="00B7148F">
        <w:t xml:space="preserve"> và thấp nhất ở hải đảo chiếm </w:t>
      </w:r>
      <w:r w:rsidR="007E09A7">
        <w:t>1</w:t>
      </w:r>
      <w:r w:rsidR="00F6547B">
        <w:t>,</w:t>
      </w:r>
      <w:r w:rsidR="007E09A7">
        <w:t>2%.</w:t>
      </w:r>
    </w:p>
    <w:p w14:paraId="4F402449" w14:textId="1D0AF98B" w:rsidR="00E13A45" w:rsidRDefault="006A0B7D" w:rsidP="00EB20D1">
      <w:r>
        <w:t>Bệnh nhân lao</w:t>
      </w:r>
      <w:r w:rsidR="00E13A45">
        <w:t xml:space="preserve"> chủ yếu là lao động tự do </w:t>
      </w:r>
      <w:r w:rsidR="003A13C4">
        <w:t>47</w:t>
      </w:r>
      <w:r w:rsidR="00F6547B">
        <w:t>,</w:t>
      </w:r>
      <w:r w:rsidR="003A13C4">
        <w:t>2%.</w:t>
      </w:r>
    </w:p>
    <w:p w14:paraId="4DC40E59" w14:textId="578ADD55" w:rsidR="00EB20D1" w:rsidRDefault="00EB20D1" w:rsidP="00EB20D1">
      <w:r w:rsidRPr="00751236">
        <w:t xml:space="preserve">Đánh giá </w:t>
      </w:r>
      <w:r w:rsidR="00325D36">
        <w:t>TTDD</w:t>
      </w:r>
      <w:r w:rsidRPr="00751236">
        <w:t xml:space="preserve"> theo </w:t>
      </w:r>
      <w:r w:rsidR="00325D36">
        <w:t>BMI và SGA thấy chủ</w:t>
      </w:r>
      <w:r w:rsidRPr="00751236">
        <w:t xml:space="preserve"> yếu gặp </w:t>
      </w:r>
      <w:r w:rsidR="00325D36">
        <w:t>tình trạng SDD ở</w:t>
      </w:r>
      <w:r w:rsidRPr="00751236">
        <w:t xml:space="preserve"> mức độ nhẹ.</w:t>
      </w:r>
    </w:p>
    <w:p w14:paraId="75674126" w14:textId="3D98FFAA" w:rsidR="00EB20D1" w:rsidRDefault="00E36746" w:rsidP="00EB20D1">
      <w:r>
        <w:t>P</w:t>
      </w:r>
      <w:r w:rsidR="00EB20D1" w:rsidRPr="00751236">
        <w:t xml:space="preserve">hương pháp đánh giá </w:t>
      </w:r>
      <w:r w:rsidR="00BC442E">
        <w:t>TTDD</w:t>
      </w:r>
      <w:r w:rsidR="00EB20D1" w:rsidRPr="00751236">
        <w:t xml:space="preserve"> </w:t>
      </w:r>
      <w:r>
        <w:t>theo BMI</w:t>
      </w:r>
      <w:r w:rsidR="00EB20D1" w:rsidRPr="00751236">
        <w:t xml:space="preserve"> cho kết quả </w:t>
      </w:r>
      <w:r>
        <w:t xml:space="preserve">khác </w:t>
      </w:r>
      <w:r w:rsidR="00EB20D1" w:rsidRPr="00751236">
        <w:t>về tỷ lệ SDD</w:t>
      </w:r>
      <w:r w:rsidR="00EB20D1">
        <w:t xml:space="preserve"> </w:t>
      </w:r>
      <w:r>
        <w:t xml:space="preserve">khi so sánh với phương pháp đánh giá </w:t>
      </w:r>
      <w:r w:rsidR="00BC442E">
        <w:t>TTDD</w:t>
      </w:r>
      <w:r>
        <w:t xml:space="preserve"> theo SGA</w:t>
      </w:r>
      <w:r w:rsidR="00EB20D1" w:rsidRPr="00751236">
        <w:t>.</w:t>
      </w:r>
    </w:p>
    <w:p w14:paraId="42EB83E9" w14:textId="78D3D5B9" w:rsidR="00F37E06" w:rsidRDefault="00BE00AF" w:rsidP="00EB20D1">
      <w:r>
        <w:t>Đ</w:t>
      </w:r>
      <w:r w:rsidR="00F37E06" w:rsidRPr="00F37E06">
        <w:t>ánh giá TTDD theo BMI,</w:t>
      </w:r>
      <w:r w:rsidR="002C6C7B">
        <w:t xml:space="preserve"> </w:t>
      </w:r>
      <w:r w:rsidR="002C6C7B" w:rsidRPr="00F37E06">
        <w:t>SDD độ I</w:t>
      </w:r>
      <w:r w:rsidR="00F37E06" w:rsidRPr="00F37E06">
        <w:t xml:space="preserve"> </w:t>
      </w:r>
      <w:r w:rsidR="00950DBD">
        <w:t>là</w:t>
      </w:r>
      <w:r w:rsidR="00F37E06" w:rsidRPr="00F37E06">
        <w:t xml:space="preserve"> 17</w:t>
      </w:r>
      <w:r w:rsidR="00F6547B">
        <w:t>,</w:t>
      </w:r>
      <w:r w:rsidR="00F37E06" w:rsidRPr="00F37E06">
        <w:t>2%</w:t>
      </w:r>
      <w:r w:rsidR="00950DBD">
        <w:t xml:space="preserve">, </w:t>
      </w:r>
      <w:r w:rsidR="005C712F" w:rsidRPr="00F37E06">
        <w:t xml:space="preserve">SDD độ II </w:t>
      </w:r>
      <w:r w:rsidR="005C712F">
        <w:t xml:space="preserve">là </w:t>
      </w:r>
      <w:r w:rsidR="00F37E06" w:rsidRPr="00F37E06">
        <w:t>8</w:t>
      </w:r>
      <w:r w:rsidR="00F6547B">
        <w:t>,</w:t>
      </w:r>
      <w:r w:rsidR="00F37E06" w:rsidRPr="00F37E06">
        <w:t xml:space="preserve">8%, </w:t>
      </w:r>
      <w:r w:rsidR="005C712F" w:rsidRPr="00F37E06">
        <w:t xml:space="preserve">SDD độ III </w:t>
      </w:r>
      <w:r w:rsidR="005C712F">
        <w:t xml:space="preserve">là </w:t>
      </w:r>
      <w:r w:rsidR="00F37E06" w:rsidRPr="00F37E06">
        <w:t>8</w:t>
      </w:r>
      <w:r w:rsidR="00F6547B">
        <w:t>,</w:t>
      </w:r>
      <w:r w:rsidR="00F37E06" w:rsidRPr="00F37E06">
        <w:t xml:space="preserve">4% và </w:t>
      </w:r>
      <w:r w:rsidR="005C712F" w:rsidRPr="00F37E06">
        <w:t xml:space="preserve">không bị SDD </w:t>
      </w:r>
      <w:r w:rsidR="005C712F">
        <w:t xml:space="preserve">là </w:t>
      </w:r>
      <w:r w:rsidR="00F37E06" w:rsidRPr="00F37E06">
        <w:t>65</w:t>
      </w:r>
      <w:r w:rsidR="00F6547B">
        <w:t>,</w:t>
      </w:r>
      <w:r w:rsidR="00F37E06" w:rsidRPr="00F37E06">
        <w:t>6%; tỷ lệ nhóm có BMI bình thường cao gấp 1</w:t>
      </w:r>
      <w:r w:rsidR="00F6547B">
        <w:t>,</w:t>
      </w:r>
      <w:r w:rsidR="00F37E06" w:rsidRPr="00F37E06">
        <w:t>9 lần nhóm bị SDD; giá trị BMI nhỏ nhất là 12</w:t>
      </w:r>
      <w:r w:rsidR="00F6547B">
        <w:t>,</w:t>
      </w:r>
      <w:r w:rsidR="00F37E06" w:rsidRPr="00F37E06">
        <w:t>4 và lớn nhất là 31</w:t>
      </w:r>
      <w:r w:rsidR="00F6547B">
        <w:t>,</w:t>
      </w:r>
      <w:r w:rsidR="00F37E06" w:rsidRPr="00F37E06">
        <w:t>8, trung bình BMI 19</w:t>
      </w:r>
      <w:r w:rsidR="00F6547B">
        <w:t>,</w:t>
      </w:r>
      <w:r w:rsidR="00F37E06" w:rsidRPr="00F37E06">
        <w:t>597 ± 2</w:t>
      </w:r>
      <w:r w:rsidR="00F6547B">
        <w:t>,</w:t>
      </w:r>
      <w:r w:rsidR="00F37E06" w:rsidRPr="00F37E06">
        <w:t>887</w:t>
      </w:r>
      <w:r w:rsidR="00F37E06">
        <w:t>.</w:t>
      </w:r>
    </w:p>
    <w:p w14:paraId="1D1F6AD3" w14:textId="0E2EB22F" w:rsidR="00EB20D1" w:rsidRPr="00751236" w:rsidRDefault="0040423A" w:rsidP="00EB20D1">
      <w:r w:rsidRPr="0040423A">
        <w:t xml:space="preserve">Đánh giá </w:t>
      </w:r>
      <w:r>
        <w:t>TTDD</w:t>
      </w:r>
      <w:r w:rsidRPr="0040423A">
        <w:t xml:space="preserve"> theo SGA</w:t>
      </w:r>
      <w:r w:rsidR="003C64F5">
        <w:t xml:space="preserve">, bệnh nhân </w:t>
      </w:r>
      <w:r w:rsidR="003C64F5" w:rsidRPr="0040423A">
        <w:t>có biểu hiện bình thường</w:t>
      </w:r>
      <w:r w:rsidR="00EB6425">
        <w:t xml:space="preserve"> là </w:t>
      </w:r>
      <w:r w:rsidR="00EB6425" w:rsidRPr="0040423A">
        <w:t>62</w:t>
      </w:r>
      <w:r w:rsidR="00F6547B">
        <w:t>,</w:t>
      </w:r>
      <w:r w:rsidR="00EB6425" w:rsidRPr="0040423A">
        <w:t>8%</w:t>
      </w:r>
      <w:r w:rsidR="00EB6425">
        <w:t>,</w:t>
      </w:r>
      <w:r w:rsidR="003C64F5" w:rsidRPr="0040423A">
        <w:t xml:space="preserve"> SDD nhẹ đến trung bình</w:t>
      </w:r>
      <w:r w:rsidRPr="0040423A">
        <w:t xml:space="preserve"> </w:t>
      </w:r>
      <w:r w:rsidR="00C00ECB">
        <w:t>là</w:t>
      </w:r>
      <w:r w:rsidRPr="0040423A">
        <w:t xml:space="preserve"> 32</w:t>
      </w:r>
      <w:r w:rsidR="00F6547B">
        <w:t>,</w:t>
      </w:r>
      <w:r w:rsidRPr="0040423A">
        <w:t>0%</w:t>
      </w:r>
      <w:r w:rsidR="00EB6425">
        <w:t xml:space="preserve"> và </w:t>
      </w:r>
      <w:r w:rsidR="00EB6425" w:rsidRPr="0040423A">
        <w:t>SDD nặng</w:t>
      </w:r>
      <w:r w:rsidR="00EB6425">
        <w:t xml:space="preserve"> là</w:t>
      </w:r>
      <w:r w:rsidRPr="0040423A">
        <w:t xml:space="preserve"> 5</w:t>
      </w:r>
      <w:r w:rsidR="00F6547B">
        <w:t>,</w:t>
      </w:r>
      <w:r w:rsidRPr="0040423A">
        <w:t>2%</w:t>
      </w:r>
      <w:r w:rsidR="00EB20D1" w:rsidRPr="00751236">
        <w:t>.</w:t>
      </w:r>
    </w:p>
    <w:p w14:paraId="348E58CA" w14:textId="10DDAB33" w:rsidR="00EB20D1" w:rsidRPr="00453BB8" w:rsidRDefault="00453BB8" w:rsidP="007136DF">
      <w:pPr>
        <w:pStyle w:val="Heading2"/>
      </w:pPr>
      <w:bookmarkStart w:id="109" w:name="_Toc126527773"/>
      <w:bookmarkStart w:id="110" w:name="_Toc130922007"/>
      <w:bookmarkStart w:id="111" w:name="_Toc134113587"/>
      <w:r w:rsidRPr="00453BB8">
        <w:lastRenderedPageBreak/>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09"/>
      <w:bookmarkEnd w:id="110"/>
      <w:r w:rsidR="002415FA" w:rsidRPr="002415FA">
        <w:t>ở bệnh nhân lao phổi mới tại Bệnh viện Phổi Hải Phòng năm 2021 – 2022</w:t>
      </w:r>
      <w:bookmarkEnd w:id="111"/>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2" w:name="_Toc126527774"/>
      <w:bookmarkStart w:id="113" w:name="_Toc130922008"/>
      <w:bookmarkStart w:id="114" w:name="_Toc134113588"/>
      <w:r>
        <w:t>5.</w:t>
      </w:r>
      <w:r w:rsidR="00EB20D1" w:rsidRPr="00751236">
        <w:t>3. Hạn chế nghiên cứu</w:t>
      </w:r>
      <w:bookmarkEnd w:id="112"/>
      <w:bookmarkEnd w:id="113"/>
      <w:bookmarkEnd w:id="114"/>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5" w:name="_Toc134113589"/>
      <w:r>
        <w:lastRenderedPageBreak/>
        <w:t>– KHUYẾN NGHỊ</w:t>
      </w:r>
      <w:bookmarkEnd w:id="115"/>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D9E133B" w14:textId="176657AB" w:rsidR="00FB7630" w:rsidRPr="00751236" w:rsidRDefault="00CE2EB4" w:rsidP="00FB7630">
      <w:r>
        <w:t xml:space="preserve">- </w:t>
      </w:r>
      <w:r w:rsidR="00FB7630" w:rsidRPr="00751236">
        <w:t>Cần s</w:t>
      </w:r>
      <w:r w:rsidR="00654246">
        <w:t>à</w:t>
      </w:r>
      <w:r w:rsidR="00FB7630" w:rsidRPr="00751236">
        <w:t xml:space="preserve">ng lọc, đánh giá </w:t>
      </w:r>
      <w:r w:rsidR="00654246">
        <w:t xml:space="preserve">TTDD của bệnh nhân </w:t>
      </w:r>
      <w:r w:rsidR="00FB7630" w:rsidRPr="00751236">
        <w:t>ngay tại thời điểm</w:t>
      </w:r>
      <w:r w:rsidR="00654246">
        <w:t xml:space="preserve"> </w:t>
      </w:r>
      <w:r w:rsidR="00FB7630" w:rsidRPr="00751236">
        <w:t>nhập viện</w:t>
      </w:r>
      <w:r w:rsidR="000375EE">
        <w:t>, nên</w:t>
      </w:r>
      <w:r w:rsidR="00FB7630" w:rsidRPr="00751236">
        <w:t xml:space="preserve"> ưu tiền sử dụng công</w:t>
      </w:r>
      <w:r w:rsidR="000375EE">
        <w:t xml:space="preserve"> </w:t>
      </w:r>
      <w:r w:rsidR="00FB7630" w:rsidRPr="00751236">
        <w:t>cụ SGA đánh gi</w:t>
      </w:r>
      <w:r w:rsidR="000375EE">
        <w:t>á</w:t>
      </w:r>
      <w:r w:rsidR="00FB7630" w:rsidRPr="00751236">
        <w:t xml:space="preserve"> </w:t>
      </w:r>
      <w:r w:rsidR="000375EE">
        <w:t>TTDD</w:t>
      </w:r>
      <w:r w:rsidR="00FB7630" w:rsidRPr="00751236">
        <w:t>.</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6" w:name="_Toc126527776"/>
      <w:bookmarkStart w:id="117" w:name="_Toc134113590"/>
      <w:r w:rsidRPr="004741C0">
        <w:lastRenderedPageBreak/>
        <w:t>TÀI LIỆU THAM KHẢO</w:t>
      </w:r>
      <w:bookmarkEnd w:id="116"/>
      <w:bookmarkEnd w:id="117"/>
    </w:p>
    <w:p w14:paraId="54A6FFF0" w14:textId="77777777" w:rsidR="000061EE" w:rsidRPr="000061EE" w:rsidRDefault="00021ACD" w:rsidP="000061EE">
      <w:pPr>
        <w:pStyle w:val="EndNoteBibliography"/>
        <w:spacing w:after="0"/>
        <w:ind w:left="720" w:hanging="720"/>
      </w:pPr>
      <w:r>
        <w:fldChar w:fldCharType="begin"/>
      </w:r>
      <w:r>
        <w:instrText xml:space="preserve"> ADDIN EN.REFLIST </w:instrText>
      </w:r>
      <w:r>
        <w:fldChar w:fldCharType="separate"/>
      </w:r>
      <w:r w:rsidR="000061EE" w:rsidRPr="000061EE">
        <w:t>1.</w:t>
      </w:r>
      <w:r w:rsidR="000061EE" w:rsidRPr="000061EE">
        <w:tab/>
        <w:t xml:space="preserve">Bộ Y Tế (2020), </w:t>
      </w:r>
      <w:r w:rsidR="000061EE" w:rsidRPr="000061EE">
        <w:rPr>
          <w:i/>
        </w:rPr>
        <w:t>Quyết định 1314/QĐ-BYT về việc ban hành "Hướng dẫn chẩn đoán, điều trị và dự phòng bệnh lao"</w:t>
      </w:r>
      <w:r w:rsidR="000061EE" w:rsidRPr="000061EE">
        <w:t>, Bộ Y Tế.</w:t>
      </w:r>
    </w:p>
    <w:p w14:paraId="3E33B693" w14:textId="77777777" w:rsidR="000061EE" w:rsidRPr="000061EE" w:rsidRDefault="000061EE" w:rsidP="000061EE">
      <w:pPr>
        <w:pStyle w:val="EndNoteBibliography"/>
        <w:spacing w:after="0"/>
        <w:ind w:left="720" w:hanging="720"/>
      </w:pPr>
      <w:r w:rsidRPr="000061EE">
        <w:t>2.</w:t>
      </w:r>
      <w:r w:rsidRPr="000061EE">
        <w:tab/>
        <w:t xml:space="preserve">World Health Organization (2022), </w:t>
      </w:r>
      <w:r w:rsidRPr="000061EE">
        <w:rPr>
          <w:i/>
        </w:rPr>
        <w:t>Global Tuberculosis Report 2022</w:t>
      </w:r>
      <w:r w:rsidRPr="000061EE">
        <w:t>.</w:t>
      </w:r>
    </w:p>
    <w:p w14:paraId="6C12909F" w14:textId="77777777" w:rsidR="000061EE" w:rsidRPr="000061EE" w:rsidRDefault="000061EE" w:rsidP="000061EE">
      <w:pPr>
        <w:pStyle w:val="EndNoteBibliography"/>
        <w:spacing w:after="0"/>
        <w:ind w:left="720" w:hanging="720"/>
      </w:pPr>
      <w:r w:rsidRPr="000061EE">
        <w:t>3.</w:t>
      </w:r>
      <w:r w:rsidRPr="000061EE">
        <w:tab/>
        <w:t xml:space="preserve">B. E. Feleke, T. E. Feleke và F. Biadglegne (2019), </w:t>
      </w:r>
      <w:r w:rsidRPr="000061EE">
        <w:rPr>
          <w:i/>
        </w:rPr>
        <w:t>Nutritional status of tuberculosis patients, a comparative cross-sectional study</w:t>
      </w:r>
      <w:r w:rsidRPr="000061EE">
        <w:t>, BMC Pulm Med. 19(1), 182.</w:t>
      </w:r>
    </w:p>
    <w:p w14:paraId="69C27AC6" w14:textId="77777777" w:rsidR="000061EE" w:rsidRPr="000061EE" w:rsidRDefault="000061EE" w:rsidP="000061EE">
      <w:pPr>
        <w:pStyle w:val="EndNoteBibliography"/>
        <w:spacing w:after="0"/>
        <w:ind w:left="720" w:hanging="720"/>
      </w:pPr>
      <w:r w:rsidRPr="000061EE">
        <w:t>4.</w:t>
      </w:r>
      <w:r w:rsidRPr="000061EE">
        <w:tab/>
        <w:t xml:space="preserve">World Health Organization (2013), </w:t>
      </w:r>
      <w:r w:rsidRPr="000061EE">
        <w:rPr>
          <w:i/>
        </w:rPr>
        <w:t>Nutritional care and support for patients with tuberculosis</w:t>
      </w:r>
      <w:r w:rsidRPr="000061EE">
        <w:t>.</w:t>
      </w:r>
    </w:p>
    <w:p w14:paraId="0A5C2E75" w14:textId="77777777" w:rsidR="000061EE" w:rsidRPr="000061EE" w:rsidRDefault="000061EE" w:rsidP="000061EE">
      <w:pPr>
        <w:pStyle w:val="EndNoteBibliography"/>
        <w:spacing w:after="0"/>
        <w:ind w:left="720" w:hanging="720"/>
      </w:pPr>
      <w:r w:rsidRPr="000061EE">
        <w:t>5.</w:t>
      </w:r>
      <w:r w:rsidRPr="000061EE">
        <w:tab/>
        <w:t xml:space="preserve">Somnath Das và các cộng sự (2018), </w:t>
      </w:r>
      <w:r w:rsidRPr="000061EE">
        <w:rPr>
          <w:i/>
        </w:rPr>
        <w:t>A study of nutritional assessment of newly diagnosed tuberculosis patients in a tertiary care hospital of Tripura, India</w:t>
      </w:r>
      <w:r w:rsidRPr="000061EE">
        <w:t>, International Journal of Research in Medical Sciences. 6, 1382.</w:t>
      </w:r>
    </w:p>
    <w:p w14:paraId="0CC11B23" w14:textId="77777777" w:rsidR="000061EE" w:rsidRPr="000061EE" w:rsidRDefault="000061EE" w:rsidP="000061EE">
      <w:pPr>
        <w:pStyle w:val="EndNoteBibliography"/>
        <w:spacing w:after="0"/>
        <w:ind w:left="720" w:hanging="720"/>
      </w:pPr>
      <w:r w:rsidRPr="000061EE">
        <w:t>6.</w:t>
      </w:r>
      <w:r w:rsidRPr="000061EE">
        <w:tab/>
        <w:t xml:space="preserve">D. C. Macallan và các cộng sự (1998), </w:t>
      </w:r>
      <w:r w:rsidRPr="000061EE">
        <w:rPr>
          <w:i/>
        </w:rPr>
        <w:t>Whole body protein metabolism in human pulmonary tuberculosis and undernutrition: evidence for anabolic block in tuberculosis</w:t>
      </w:r>
      <w:r w:rsidRPr="000061EE">
        <w:t>, Clin Sci (Lond). 94(3), 321-31.</w:t>
      </w:r>
    </w:p>
    <w:p w14:paraId="53600E7D" w14:textId="77777777" w:rsidR="000061EE" w:rsidRPr="000061EE" w:rsidRDefault="000061EE" w:rsidP="000061EE">
      <w:pPr>
        <w:pStyle w:val="EndNoteBibliography"/>
        <w:spacing w:after="0"/>
        <w:ind w:left="720" w:hanging="720"/>
      </w:pPr>
      <w:r w:rsidRPr="000061EE">
        <w:t>7.</w:t>
      </w:r>
      <w:r w:rsidRPr="000061EE">
        <w:tab/>
        <w:t xml:space="preserve">D. C. Macallan (1999), </w:t>
      </w:r>
      <w:r w:rsidRPr="000061EE">
        <w:rPr>
          <w:i/>
        </w:rPr>
        <w:t>Malnutrition in tuberculosis</w:t>
      </w:r>
      <w:r w:rsidRPr="000061EE">
        <w:t>, Diagn Microbiol Infect Dis. 34(2), 153-7.</w:t>
      </w:r>
    </w:p>
    <w:p w14:paraId="46B295D3" w14:textId="77777777" w:rsidR="000061EE" w:rsidRPr="000061EE" w:rsidRDefault="000061EE" w:rsidP="000061EE">
      <w:pPr>
        <w:pStyle w:val="EndNoteBibliography"/>
        <w:spacing w:after="0"/>
        <w:ind w:left="720" w:hanging="720"/>
      </w:pPr>
      <w:r w:rsidRPr="000061EE">
        <w:t>8.</w:t>
      </w:r>
      <w:r w:rsidRPr="000061EE">
        <w:tab/>
        <w:t xml:space="preserve">Đoàn Duy Tân (2021), </w:t>
      </w:r>
      <w:r w:rsidRPr="000061EE">
        <w:rPr>
          <w:i/>
        </w:rPr>
        <w:t>Tỉ lệ suy dinh dưỡng và yếu tố liên quan trên bệnh nhân lao phổi tại bệnh viện Phạm Ngọc Thạch</w:t>
      </w:r>
      <w:r w:rsidRPr="000061EE">
        <w:t>. 25, 148-152.</w:t>
      </w:r>
    </w:p>
    <w:p w14:paraId="18F90C54" w14:textId="77777777" w:rsidR="000061EE" w:rsidRPr="000061EE" w:rsidRDefault="000061EE" w:rsidP="000061EE">
      <w:pPr>
        <w:pStyle w:val="EndNoteBibliography"/>
        <w:spacing w:after="0"/>
        <w:ind w:left="720" w:hanging="720"/>
      </w:pPr>
      <w:r w:rsidRPr="000061EE">
        <w:t>9.</w:t>
      </w:r>
      <w:r w:rsidRPr="000061EE">
        <w:tab/>
        <w:t xml:space="preserve">Lê Thị Thủy và các cộng sự (2019), </w:t>
      </w:r>
      <w:r w:rsidRPr="000061EE">
        <w:rPr>
          <w:i/>
        </w:rPr>
        <w:t>Đặc điểm Lao phổi ở người bệnh điều trị tại khoa Lao hô hấp, Bệnh viện Phổi Trung ương năm 2018</w:t>
      </w:r>
      <w:r w:rsidRPr="000061EE">
        <w:t>.</w:t>
      </w:r>
    </w:p>
    <w:p w14:paraId="6AC4137E" w14:textId="77777777" w:rsidR="000061EE" w:rsidRPr="000061EE" w:rsidRDefault="000061EE" w:rsidP="000061EE">
      <w:pPr>
        <w:pStyle w:val="EndNoteBibliography"/>
        <w:spacing w:after="0"/>
        <w:ind w:left="720" w:hanging="720"/>
      </w:pPr>
      <w:r w:rsidRPr="000061EE">
        <w:t>10.</w:t>
      </w:r>
      <w:r w:rsidRPr="000061EE">
        <w:tab/>
        <w:t xml:space="preserve">Lê Thị Thủy và các cộng sự (2019), </w:t>
      </w:r>
      <w:r w:rsidRPr="000061EE">
        <w:rPr>
          <w:i/>
        </w:rPr>
        <w:t>Tình trạng dinh dưỡng theo phương pháp SGA &amp; một số yếu tố liên quan của bệnh Lao phổi ở người bệnh điều trị tại khoa Lao hô hấp, Bệnh viện Phổi Trung ương năm 2018</w:t>
      </w:r>
      <w:r w:rsidRPr="000061EE">
        <w:t>.</w:t>
      </w:r>
    </w:p>
    <w:p w14:paraId="5FF6631F" w14:textId="77777777" w:rsidR="000061EE" w:rsidRPr="000061EE" w:rsidRDefault="000061EE" w:rsidP="000061EE">
      <w:pPr>
        <w:pStyle w:val="EndNoteBibliography"/>
        <w:spacing w:after="0"/>
        <w:ind w:left="720" w:hanging="720"/>
      </w:pPr>
      <w:r w:rsidRPr="000061EE">
        <w:t>11.</w:t>
      </w:r>
      <w:r w:rsidRPr="000061EE">
        <w:tab/>
        <w:t xml:space="preserve">L. M. Gurung và các cộng sự (2018), </w:t>
      </w:r>
      <w:r w:rsidRPr="000061EE">
        <w:rPr>
          <w:i/>
        </w:rPr>
        <w:t>Dietary Practice and Nutritional Status of Tuberculosis Patients in Pokhara: A Cross Sectional Study</w:t>
      </w:r>
      <w:r w:rsidRPr="000061EE">
        <w:t>, Front Nutr. 5, 63.</w:t>
      </w:r>
    </w:p>
    <w:p w14:paraId="297F6AB3" w14:textId="77777777" w:rsidR="000061EE" w:rsidRPr="000061EE" w:rsidRDefault="000061EE" w:rsidP="000061EE">
      <w:pPr>
        <w:pStyle w:val="EndNoteBibliography"/>
        <w:spacing w:after="0"/>
        <w:ind w:left="720" w:hanging="720"/>
      </w:pPr>
      <w:r w:rsidRPr="000061EE">
        <w:t>12.</w:t>
      </w:r>
      <w:r w:rsidRPr="000061EE">
        <w:tab/>
        <w:t xml:space="preserve">Trần Văn Sáng và Lê Ngọc Hưng (2014), </w:t>
      </w:r>
      <w:r w:rsidRPr="000061EE">
        <w:rPr>
          <w:i/>
        </w:rPr>
        <w:t>Bệnh học lao</w:t>
      </w:r>
      <w:r w:rsidRPr="000061EE">
        <w:t>, Nhà xuất bản Y học.</w:t>
      </w:r>
    </w:p>
    <w:p w14:paraId="33E220F5" w14:textId="77777777" w:rsidR="000061EE" w:rsidRPr="000061EE" w:rsidRDefault="000061EE" w:rsidP="000061EE">
      <w:pPr>
        <w:pStyle w:val="EndNoteBibliography"/>
        <w:spacing w:after="0"/>
        <w:ind w:left="720" w:hanging="720"/>
      </w:pPr>
      <w:r w:rsidRPr="000061EE">
        <w:t>13.</w:t>
      </w:r>
      <w:r w:rsidRPr="000061EE">
        <w:tab/>
        <w:t xml:space="preserve">Chương trình Chống lao Quốc gia (2020), </w:t>
      </w:r>
      <w:r w:rsidRPr="000061EE">
        <w:rPr>
          <w:i/>
        </w:rPr>
        <w:t>Báo cáo tổng kết hoạt động chương trình chống lao năm 2020</w:t>
      </w:r>
      <w:r w:rsidRPr="000061EE">
        <w:t>.</w:t>
      </w:r>
    </w:p>
    <w:p w14:paraId="62A8E372" w14:textId="77777777" w:rsidR="000061EE" w:rsidRPr="000061EE" w:rsidRDefault="000061EE" w:rsidP="000061EE">
      <w:pPr>
        <w:pStyle w:val="EndNoteBibliography"/>
        <w:spacing w:after="0"/>
        <w:ind w:left="720" w:hanging="720"/>
      </w:pPr>
      <w:r w:rsidRPr="000061EE">
        <w:t>14.</w:t>
      </w:r>
      <w:r w:rsidRPr="000061EE">
        <w:tab/>
        <w:t xml:space="preserve">V. Schiza và các cộng sự (2022), </w:t>
      </w:r>
      <w:r w:rsidRPr="000061EE">
        <w:rPr>
          <w:i/>
        </w:rPr>
        <w:t>Impact of the COVID-19 pandemic on TB infection testing</w:t>
      </w:r>
      <w:r w:rsidRPr="000061EE">
        <w:t>, Int J Tuberc Lung Dis. 26(2), 174-176.</w:t>
      </w:r>
    </w:p>
    <w:p w14:paraId="52646B4E" w14:textId="77777777" w:rsidR="000061EE" w:rsidRPr="000061EE" w:rsidRDefault="000061EE" w:rsidP="000061EE">
      <w:pPr>
        <w:pStyle w:val="EndNoteBibliography"/>
        <w:spacing w:after="0"/>
        <w:ind w:left="720" w:hanging="720"/>
      </w:pPr>
      <w:r w:rsidRPr="000061EE">
        <w:t>15.</w:t>
      </w:r>
      <w:r w:rsidRPr="000061EE">
        <w:tab/>
        <w:t xml:space="preserve">Lê Thị Ba (2015), </w:t>
      </w:r>
      <w:r w:rsidRPr="000061EE">
        <w:rPr>
          <w:i/>
        </w:rPr>
        <w:t>Nghiên cứu đặc điểm lâm sàng, cận lâm sàng ở bệnh nhân nghi lao phổi tại Trung tâm hô hấp Bệnh viện Bạch Mai</w:t>
      </w:r>
      <w:r w:rsidRPr="000061EE">
        <w:t>.</w:t>
      </w:r>
    </w:p>
    <w:p w14:paraId="41E322EA" w14:textId="77777777" w:rsidR="000061EE" w:rsidRPr="000061EE" w:rsidRDefault="000061EE" w:rsidP="000061EE">
      <w:pPr>
        <w:pStyle w:val="EndNoteBibliography"/>
        <w:spacing w:after="0"/>
        <w:ind w:left="720" w:hanging="720"/>
      </w:pPr>
      <w:r w:rsidRPr="000061EE">
        <w:lastRenderedPageBreak/>
        <w:t>16.</w:t>
      </w:r>
      <w:r w:rsidRPr="000061EE">
        <w:tab/>
        <w:t xml:space="preserve">Phạm Thị Ánh Tuyết (2017), </w:t>
      </w:r>
      <w:r w:rsidRPr="000061EE">
        <w:rPr>
          <w:i/>
        </w:rPr>
        <w:t>Nghiên cứu đặc điểm lâm sàng, cận lâm sàng và kết quả nuôi cấy trực khuẩn lao bằng MGIT, Loewenstein-Jensen ở bệnh nhân lao phổi mới AFB âm tính tại Bệnh viện 74 Trung Ương</w:t>
      </w:r>
      <w:r w:rsidRPr="000061EE">
        <w:t>.</w:t>
      </w:r>
    </w:p>
    <w:p w14:paraId="6F22E2E0" w14:textId="77777777" w:rsidR="000061EE" w:rsidRPr="000061EE" w:rsidRDefault="000061EE" w:rsidP="000061EE">
      <w:pPr>
        <w:pStyle w:val="EndNoteBibliography"/>
        <w:spacing w:after="0"/>
        <w:ind w:left="720" w:hanging="720"/>
      </w:pPr>
      <w:r w:rsidRPr="000061EE">
        <w:t>17.</w:t>
      </w:r>
      <w:r w:rsidRPr="000061EE">
        <w:tab/>
        <w:t xml:space="preserve">Phạm Thị Ánh Tuyết (2017), </w:t>
      </w:r>
      <w:r w:rsidRPr="000061EE">
        <w:rPr>
          <w:i/>
        </w:rPr>
        <w:t>Đặc điểm lâm sàng, cận lâm sàng và hình ảnh chụp cắt lớp vi tính lồng ngực ở bệnh nhân lao phổi mới AFB âm tính</w:t>
      </w:r>
      <w:r w:rsidRPr="000061EE">
        <w:t>, 159-161.</w:t>
      </w:r>
    </w:p>
    <w:p w14:paraId="4CE5C825" w14:textId="77777777" w:rsidR="000061EE" w:rsidRPr="000061EE" w:rsidRDefault="000061EE" w:rsidP="000061EE">
      <w:pPr>
        <w:pStyle w:val="EndNoteBibliography"/>
        <w:spacing w:after="0"/>
        <w:ind w:left="720" w:hanging="720"/>
      </w:pPr>
      <w:r w:rsidRPr="000061EE">
        <w:t>18.</w:t>
      </w:r>
      <w:r w:rsidRPr="000061EE">
        <w:tab/>
        <w:t xml:space="preserve">Lê Trọng Thạch (2016), </w:t>
      </w:r>
      <w:r w:rsidRPr="000061EE">
        <w:rPr>
          <w:i/>
        </w:rPr>
        <w:t>Nghiên cứu đặc điểm lâm sàng, cận lâm sàng và kết quả nuôi cấy đờm tìm vi khuẩn lao bằng phương pháp MGIT ở bệnh nhân lao phổi AFB âm tính, tại Bệnh viện 71 Trung Ương năm 2014-2016</w:t>
      </w:r>
      <w:r w:rsidRPr="000061EE">
        <w:t>.</w:t>
      </w:r>
    </w:p>
    <w:p w14:paraId="68E7AB0E" w14:textId="77777777" w:rsidR="000061EE" w:rsidRPr="000061EE" w:rsidRDefault="000061EE" w:rsidP="000061EE">
      <w:pPr>
        <w:pStyle w:val="EndNoteBibliography"/>
        <w:spacing w:after="0"/>
        <w:ind w:left="720" w:hanging="720"/>
      </w:pPr>
      <w:r w:rsidRPr="000061EE">
        <w:t>19.</w:t>
      </w:r>
      <w:r w:rsidRPr="000061EE">
        <w:tab/>
        <w:t xml:space="preserve">B. A. Rahimi và các cộng sự (2020), </w:t>
      </w:r>
      <w:r w:rsidRPr="000061EE">
        <w:rPr>
          <w:i/>
        </w:rPr>
        <w:t>Treatment outcome of tuberculosis treatment regimens in Kandahar, Afghanistan</w:t>
      </w:r>
      <w:r w:rsidRPr="000061EE">
        <w:t>, Indian J Tuberc. 67(1), 87-93.</w:t>
      </w:r>
    </w:p>
    <w:p w14:paraId="29FC58F2" w14:textId="77777777" w:rsidR="000061EE" w:rsidRPr="000061EE" w:rsidRDefault="000061EE" w:rsidP="000061EE">
      <w:pPr>
        <w:pStyle w:val="EndNoteBibliography"/>
        <w:spacing w:after="0"/>
        <w:ind w:left="720" w:hanging="720"/>
      </w:pPr>
      <w:r w:rsidRPr="000061EE">
        <w:t>20.</w:t>
      </w:r>
      <w:r w:rsidRPr="000061EE">
        <w:tab/>
        <w:t xml:space="preserve">H. Kaur, N. Pandhi và N. C. Kajal (2022), </w:t>
      </w:r>
      <w:r w:rsidRPr="000061EE">
        <w:rPr>
          <w:i/>
        </w:rPr>
        <w:t>A prospective study of the clinical profile of hemoptysis and its correlation with radiological and microbiological findings</w:t>
      </w:r>
      <w:r w:rsidRPr="000061EE">
        <w:t>, Int J Mycobacteriol. 11(4), 394-399.</w:t>
      </w:r>
    </w:p>
    <w:p w14:paraId="0D36F946" w14:textId="77777777" w:rsidR="000061EE" w:rsidRPr="000061EE" w:rsidRDefault="000061EE" w:rsidP="000061EE">
      <w:pPr>
        <w:pStyle w:val="EndNoteBibliography"/>
        <w:spacing w:after="0"/>
        <w:ind w:left="720" w:hanging="720"/>
      </w:pPr>
      <w:r w:rsidRPr="000061EE">
        <w:t>21.</w:t>
      </w:r>
      <w:r w:rsidRPr="000061EE">
        <w:tab/>
        <w:t xml:space="preserve">Vũ Thị Vân Anh (2021), </w:t>
      </w:r>
      <w:r w:rsidRPr="000061EE">
        <w:rPr>
          <w:i/>
        </w:rPr>
        <w:t>Đặc điểm lâm sàng, cận lâm sàng và mô bệnh học ở bệnh nhân lao phổi có mảnh sinh thiết nuôi cấy trong môi trường lỏng dương tính với Mycobacterium tuberculosis</w:t>
      </w:r>
      <w:r w:rsidRPr="000061EE">
        <w:t>.</w:t>
      </w:r>
    </w:p>
    <w:p w14:paraId="526A615B" w14:textId="77777777" w:rsidR="000061EE" w:rsidRPr="000061EE" w:rsidRDefault="000061EE" w:rsidP="000061EE">
      <w:pPr>
        <w:pStyle w:val="EndNoteBibliography"/>
        <w:spacing w:after="0"/>
        <w:ind w:left="720" w:hanging="720"/>
      </w:pPr>
      <w:r w:rsidRPr="000061EE">
        <w:t>22.</w:t>
      </w:r>
      <w:r w:rsidRPr="000061EE">
        <w:tab/>
        <w:t xml:space="preserve">Nguyễn Thị Phượng (2017), </w:t>
      </w:r>
      <w:r w:rsidRPr="000061EE">
        <w:rPr>
          <w:i/>
        </w:rPr>
        <w:t>Đặc điểm lâm sàng, cận lâm sàng và tính kháng thuốc chống lao hàng 1 của vi khuẩn ở bệnh nhân lao phổi tại Bệnh viện Phổi Trung Ương năm 2016-2017</w:t>
      </w:r>
      <w:r w:rsidRPr="000061EE">
        <w:t>.</w:t>
      </w:r>
    </w:p>
    <w:p w14:paraId="0098BB63" w14:textId="77777777" w:rsidR="000061EE" w:rsidRPr="000061EE" w:rsidRDefault="000061EE" w:rsidP="000061EE">
      <w:pPr>
        <w:pStyle w:val="EndNoteBibliography"/>
        <w:spacing w:after="0"/>
        <w:ind w:left="720" w:hanging="720"/>
      </w:pPr>
      <w:r w:rsidRPr="000061EE">
        <w:t>23.</w:t>
      </w:r>
      <w:r w:rsidRPr="000061EE">
        <w:tab/>
        <w:t xml:space="preserve">Chương trình Chống lao Quốc gia (2018), </w:t>
      </w:r>
      <w:r w:rsidRPr="000061EE">
        <w:rPr>
          <w:i/>
        </w:rPr>
        <w:t>Hướng dẫn thực hành chuẩn xét nghiệm vi khuẩn lao</w:t>
      </w:r>
      <w:r w:rsidRPr="000061EE">
        <w:t>, Bộ Y tế.</w:t>
      </w:r>
    </w:p>
    <w:p w14:paraId="4746718E" w14:textId="77777777" w:rsidR="000061EE" w:rsidRPr="000061EE" w:rsidRDefault="000061EE" w:rsidP="000061EE">
      <w:pPr>
        <w:pStyle w:val="EndNoteBibliography"/>
        <w:spacing w:after="0"/>
        <w:ind w:left="720" w:hanging="720"/>
      </w:pPr>
      <w:r w:rsidRPr="000061EE">
        <w:t>24.</w:t>
      </w:r>
      <w:r w:rsidRPr="000061EE">
        <w:tab/>
        <w:t xml:space="preserve">N. W. Schluger (2019), </w:t>
      </w:r>
      <w:r w:rsidRPr="000061EE">
        <w:rPr>
          <w:i/>
        </w:rPr>
        <w:t>The Acid-Fast Bacilli Smear: Hail and Farewell</w:t>
      </w:r>
      <w:r w:rsidRPr="000061EE">
        <w:t>, Am J Respir Crit Care Med. 199(6), 691-692.</w:t>
      </w:r>
    </w:p>
    <w:p w14:paraId="4DA662F6" w14:textId="77777777" w:rsidR="000061EE" w:rsidRPr="000061EE" w:rsidRDefault="000061EE" w:rsidP="000061EE">
      <w:pPr>
        <w:pStyle w:val="EndNoteBibliography"/>
        <w:spacing w:after="0"/>
        <w:ind w:left="720" w:hanging="720"/>
      </w:pPr>
      <w:r w:rsidRPr="000061EE">
        <w:t>25.</w:t>
      </w:r>
      <w:r w:rsidRPr="000061EE">
        <w:tab/>
        <w:t xml:space="preserve">Geleta DA và các cộng sự (2015), </w:t>
      </w:r>
      <w:r w:rsidRPr="000061EE">
        <w:rPr>
          <w:i/>
        </w:rPr>
        <w:t>Xpert MTB/RIF assay for diagnosis of pulmonary tuberculosis in sputum specimens in remote health care facility</w:t>
      </w:r>
      <w:r w:rsidRPr="000061EE">
        <w:t>.</w:t>
      </w:r>
    </w:p>
    <w:p w14:paraId="47AD428C" w14:textId="77777777" w:rsidR="000061EE" w:rsidRPr="000061EE" w:rsidRDefault="000061EE" w:rsidP="000061EE">
      <w:pPr>
        <w:pStyle w:val="EndNoteBibliography"/>
        <w:spacing w:after="0"/>
        <w:ind w:left="720" w:hanging="720"/>
      </w:pPr>
      <w:r w:rsidRPr="000061EE">
        <w:t>26.</w:t>
      </w:r>
      <w:r w:rsidRPr="000061EE">
        <w:tab/>
        <w:t xml:space="preserve">Nguyễn Viết Nhung (2022), </w:t>
      </w:r>
      <w:r w:rsidRPr="000061EE">
        <w:rPr>
          <w:i/>
        </w:rPr>
        <w:t>Bệnh lao và tiến trình chấm dứt bệnh lao</w:t>
      </w:r>
      <w:r w:rsidRPr="000061EE">
        <w:t>, 71.</w:t>
      </w:r>
    </w:p>
    <w:p w14:paraId="45BB4121" w14:textId="77777777" w:rsidR="000061EE" w:rsidRPr="000061EE" w:rsidRDefault="000061EE" w:rsidP="000061EE">
      <w:pPr>
        <w:pStyle w:val="EndNoteBibliography"/>
        <w:spacing w:after="0"/>
        <w:ind w:left="720" w:hanging="720"/>
      </w:pPr>
      <w:r w:rsidRPr="000061EE">
        <w:t>27.</w:t>
      </w:r>
      <w:r w:rsidRPr="000061EE">
        <w:tab/>
        <w:t xml:space="preserve">Chương trình Chống lao Quốc gia (2016), </w:t>
      </w:r>
      <w:r w:rsidRPr="000061EE">
        <w:rPr>
          <w:i/>
        </w:rPr>
        <w:t>Hướng dẫn quản lý bệnh lao</w:t>
      </w:r>
      <w:r w:rsidRPr="000061EE">
        <w:t>, Nhà xuất bản Y học.</w:t>
      </w:r>
    </w:p>
    <w:p w14:paraId="64FF06E3" w14:textId="77777777" w:rsidR="000061EE" w:rsidRPr="000061EE" w:rsidRDefault="000061EE" w:rsidP="000061EE">
      <w:pPr>
        <w:pStyle w:val="EndNoteBibliography"/>
        <w:spacing w:after="0"/>
        <w:ind w:left="720" w:hanging="720"/>
      </w:pPr>
      <w:r w:rsidRPr="000061EE">
        <w:t>28.</w:t>
      </w:r>
      <w:r w:rsidRPr="000061EE">
        <w:tab/>
        <w:t xml:space="preserve">Y. Jin và các cộng sự (2019), </w:t>
      </w:r>
      <w:r w:rsidRPr="000061EE">
        <w:rPr>
          <w:i/>
        </w:rPr>
        <w:t>Evaluation of GeneXpert MTB/RIF and BACTEC-MGIT 960 for the detection of tuberculosis among pneumoconiosis-associated tuberculosis patients</w:t>
      </w:r>
      <w:r w:rsidRPr="000061EE">
        <w:t>, Zhonghua Lao Dong Wei Sheng Zhi Ye Bing Za Zhi. 37(9), 690-693.</w:t>
      </w:r>
    </w:p>
    <w:p w14:paraId="01F88D42" w14:textId="77777777" w:rsidR="000061EE" w:rsidRPr="000061EE" w:rsidRDefault="000061EE" w:rsidP="000061EE">
      <w:pPr>
        <w:pStyle w:val="EndNoteBibliography"/>
        <w:spacing w:after="0"/>
        <w:ind w:left="720" w:hanging="720"/>
      </w:pPr>
      <w:r w:rsidRPr="000061EE">
        <w:t>29.</w:t>
      </w:r>
      <w:r w:rsidRPr="000061EE">
        <w:tab/>
        <w:t xml:space="preserve">Nguyễn Văn Lưu (2019), </w:t>
      </w:r>
      <w:r w:rsidRPr="000061EE">
        <w:rPr>
          <w:i/>
        </w:rPr>
        <w:t>Nhận xét hiệu quả của phương pháp nuôi cấy BACTEC MGIT 960 trong chẩn đoán Lao phổi tại Hải Dương</w:t>
      </w:r>
      <w:r w:rsidRPr="000061EE">
        <w:t>, 501-504.</w:t>
      </w:r>
    </w:p>
    <w:p w14:paraId="0D26FD7F" w14:textId="77777777" w:rsidR="000061EE" w:rsidRPr="000061EE" w:rsidRDefault="000061EE" w:rsidP="000061EE">
      <w:pPr>
        <w:pStyle w:val="EndNoteBibliography"/>
        <w:spacing w:after="0"/>
        <w:ind w:left="720" w:hanging="720"/>
      </w:pPr>
      <w:r w:rsidRPr="000061EE">
        <w:lastRenderedPageBreak/>
        <w:t>30.</w:t>
      </w:r>
      <w:r w:rsidRPr="000061EE">
        <w:tab/>
        <w:t xml:space="preserve">Chương trình Chống lao Quốc gia (2014), </w:t>
      </w:r>
      <w:r w:rsidRPr="000061EE">
        <w:rPr>
          <w:i/>
        </w:rPr>
        <w:t>Giới thiệu kỹ thuật chẩn đoán bệnh lao bằng Xpert MTB/RIF</w:t>
      </w:r>
      <w:r w:rsidRPr="000061EE">
        <w:t>, Báo cáo tổng kết Dự án TB care I, Hà Nội tháng 12 năm 2014, 25-35.</w:t>
      </w:r>
    </w:p>
    <w:p w14:paraId="766F180F" w14:textId="77777777" w:rsidR="000061EE" w:rsidRPr="000061EE" w:rsidRDefault="000061EE" w:rsidP="000061EE">
      <w:pPr>
        <w:pStyle w:val="EndNoteBibliography"/>
        <w:spacing w:after="0"/>
        <w:ind w:left="720" w:hanging="720"/>
      </w:pPr>
      <w:r w:rsidRPr="000061EE">
        <w:t>31.</w:t>
      </w:r>
      <w:r w:rsidRPr="000061EE">
        <w:tab/>
        <w:t xml:space="preserve">Nguyễn Kim Cương và Bùi Huy Hoàng (2021), </w:t>
      </w:r>
      <w:r w:rsidRPr="000061EE">
        <w:rPr>
          <w:i/>
        </w:rPr>
        <w:t>Nghiên cứu giá trị của xét nghiệm Xpert MTB/RIF Ultra đờm ở người bệnh nghi lao có hai mẫu xét nghiệm soi đờm trực tiếp AFB (-)</w:t>
      </w:r>
      <w:r w:rsidRPr="000061EE">
        <w:t>, 7-14.</w:t>
      </w:r>
    </w:p>
    <w:p w14:paraId="1E770259" w14:textId="77777777" w:rsidR="000061EE" w:rsidRPr="000061EE" w:rsidRDefault="000061EE" w:rsidP="000061EE">
      <w:pPr>
        <w:pStyle w:val="EndNoteBibliography"/>
        <w:spacing w:after="0"/>
        <w:ind w:left="720" w:hanging="720"/>
      </w:pPr>
      <w:r w:rsidRPr="000061EE">
        <w:t>32.</w:t>
      </w:r>
      <w:r w:rsidRPr="000061EE">
        <w:tab/>
        <w:t xml:space="preserve">C. Lama và các cộng sự (2022), </w:t>
      </w:r>
      <w:r w:rsidRPr="000061EE">
        <w:rPr>
          <w:i/>
        </w:rPr>
        <w:t>Evaluation of Xpert MTB/RIF Assay, MTB Culture and Line Probe Assay for the Detection of MDR Tuberculosis in AFB Smear Negative Specimens</w:t>
      </w:r>
      <w:r w:rsidRPr="000061EE">
        <w:t>, Diseases. 10(4).</w:t>
      </w:r>
    </w:p>
    <w:p w14:paraId="43780BF3" w14:textId="77777777" w:rsidR="000061EE" w:rsidRPr="000061EE" w:rsidRDefault="000061EE" w:rsidP="000061EE">
      <w:pPr>
        <w:pStyle w:val="EndNoteBibliography"/>
        <w:spacing w:after="0"/>
        <w:ind w:left="720" w:hanging="720"/>
      </w:pPr>
      <w:r w:rsidRPr="000061EE">
        <w:t>33.</w:t>
      </w:r>
      <w:r w:rsidRPr="000061EE">
        <w:tab/>
        <w:t xml:space="preserve">Đỗ Đức Hiển (1999), </w:t>
      </w:r>
      <w:r w:rsidRPr="000061EE">
        <w:rPr>
          <w:i/>
        </w:rPr>
        <w:t>X-quang trong chẩn đoán lao phổi</w:t>
      </w:r>
      <w:r w:rsidRPr="000061EE">
        <w:t>, Bệnh học lao và bệnh phổi, Nhà xuất bản Y học, 43-46.</w:t>
      </w:r>
    </w:p>
    <w:p w14:paraId="18693EDA" w14:textId="77777777" w:rsidR="000061EE" w:rsidRPr="000061EE" w:rsidRDefault="000061EE" w:rsidP="000061EE">
      <w:pPr>
        <w:pStyle w:val="EndNoteBibliography"/>
        <w:spacing w:after="0"/>
        <w:ind w:left="720" w:hanging="720"/>
      </w:pPr>
      <w:r w:rsidRPr="000061EE">
        <w:t>34.</w:t>
      </w:r>
      <w:r w:rsidRPr="000061EE">
        <w:tab/>
        <w:t xml:space="preserve">Nguyễn Văn Thành (2021), </w:t>
      </w:r>
      <w:r w:rsidRPr="000061EE">
        <w:rPr>
          <w:i/>
        </w:rPr>
        <w:t>Thực hành X-quang ngực</w:t>
      </w:r>
      <w:r w:rsidRPr="000061EE">
        <w:t>, Nhà xuất bản Y học.</w:t>
      </w:r>
    </w:p>
    <w:p w14:paraId="5460918D" w14:textId="77777777" w:rsidR="000061EE" w:rsidRPr="000061EE" w:rsidRDefault="000061EE" w:rsidP="000061EE">
      <w:pPr>
        <w:pStyle w:val="EndNoteBibliography"/>
        <w:spacing w:after="0"/>
        <w:ind w:left="720" w:hanging="720"/>
      </w:pPr>
      <w:r w:rsidRPr="000061EE">
        <w:t>35.</w:t>
      </w:r>
      <w:r w:rsidRPr="000061EE">
        <w:tab/>
        <w:t xml:space="preserve">Trần Văn Việt và Nguyễn Xuân Hiền (2017), </w:t>
      </w:r>
      <w:r w:rsidRPr="000061EE">
        <w:rPr>
          <w:i/>
        </w:rPr>
        <w:t>Nghiên cứu giá trị của phương pháp chụp X-quang phổi trong chẩn đoán lao phổi tại Bệnh viện Lao và bệnh phổi Hải Dương</w:t>
      </w:r>
      <w:r w:rsidRPr="000061EE">
        <w:t>, 38-42.</w:t>
      </w:r>
    </w:p>
    <w:p w14:paraId="7A8DE085" w14:textId="77777777" w:rsidR="000061EE" w:rsidRPr="000061EE" w:rsidRDefault="000061EE" w:rsidP="000061EE">
      <w:pPr>
        <w:pStyle w:val="EndNoteBibliography"/>
        <w:spacing w:after="0"/>
        <w:ind w:left="720" w:hanging="720"/>
      </w:pPr>
      <w:r w:rsidRPr="000061EE">
        <w:t>36.</w:t>
      </w:r>
      <w:r w:rsidRPr="000061EE">
        <w:tab/>
        <w:t xml:space="preserve">G. Tavaziva và các cộng sự (2022), </w:t>
      </w:r>
      <w:r w:rsidRPr="000061EE">
        <w:rPr>
          <w:i/>
        </w:rPr>
        <w:t>Diagnostic accuracy of a commercially available, deep learning-based chest X-ray interpretation software for detecting culture-confirmed pulmonary tuberculosis</w:t>
      </w:r>
      <w:r w:rsidRPr="000061EE">
        <w:t>, Int J Infect Dis. 122, 15-20.</w:t>
      </w:r>
    </w:p>
    <w:p w14:paraId="6DA97EAB" w14:textId="77777777" w:rsidR="000061EE" w:rsidRPr="000061EE" w:rsidRDefault="000061EE" w:rsidP="000061EE">
      <w:pPr>
        <w:pStyle w:val="EndNoteBibliography"/>
        <w:spacing w:after="0"/>
        <w:ind w:left="720" w:hanging="720"/>
      </w:pPr>
      <w:r w:rsidRPr="000061EE">
        <w:t>37.</w:t>
      </w:r>
      <w:r w:rsidRPr="000061EE">
        <w:tab/>
        <w:t xml:space="preserve">Võ Trọng Thành (2019), </w:t>
      </w:r>
      <w:r w:rsidRPr="000061EE">
        <w:rPr>
          <w:i/>
        </w:rPr>
        <w:t>Nghiên cứu sự thay đổi một số chỉ số huyết học ở bệnh nhân lao phổi được điều trị tại Bệnh viện Phổi Trung Ương</w:t>
      </w:r>
      <w:r w:rsidRPr="000061EE">
        <w:t>, Trường Đại học Y Hà Nội.</w:t>
      </w:r>
    </w:p>
    <w:p w14:paraId="592B129E" w14:textId="77777777" w:rsidR="000061EE" w:rsidRPr="000061EE" w:rsidRDefault="000061EE" w:rsidP="000061EE">
      <w:pPr>
        <w:pStyle w:val="EndNoteBibliography"/>
        <w:spacing w:after="0"/>
        <w:ind w:left="720" w:hanging="720"/>
      </w:pPr>
      <w:r w:rsidRPr="000061EE">
        <w:t>38.</w:t>
      </w:r>
      <w:r w:rsidRPr="000061EE">
        <w:tab/>
        <w:t xml:space="preserve">A. Mukherjee và các cộng sự (2019), </w:t>
      </w:r>
      <w:r w:rsidRPr="000061EE">
        <w:rPr>
          <w:i/>
        </w:rPr>
        <w:t>Prevalence, characteristics, and predictors of tuberculosis associated anemia</w:t>
      </w:r>
      <w:r w:rsidRPr="000061EE">
        <w:t>, J Family Med Prim Care. 8(7), 2445-2449.</w:t>
      </w:r>
    </w:p>
    <w:p w14:paraId="21AB1562" w14:textId="77777777" w:rsidR="000061EE" w:rsidRPr="000061EE" w:rsidRDefault="000061EE" w:rsidP="000061EE">
      <w:pPr>
        <w:pStyle w:val="EndNoteBibliography"/>
        <w:spacing w:after="0"/>
        <w:ind w:left="720" w:hanging="720"/>
      </w:pPr>
      <w:r w:rsidRPr="000061EE">
        <w:t>39.</w:t>
      </w:r>
      <w:r w:rsidRPr="000061EE">
        <w:tab/>
        <w:t xml:space="preserve">Chương trình Chống lao Quốc gia (2009), </w:t>
      </w:r>
      <w:r w:rsidRPr="000061EE">
        <w:rPr>
          <w:i/>
        </w:rPr>
        <w:t>Hướng dẫn quản lý bệnh lao kháng đa thuốc</w:t>
      </w:r>
      <w:r w:rsidRPr="000061EE">
        <w:t>, Nhà xuất bản Y học.</w:t>
      </w:r>
    </w:p>
    <w:p w14:paraId="551F6AE0" w14:textId="77777777" w:rsidR="000061EE" w:rsidRPr="000061EE" w:rsidRDefault="000061EE" w:rsidP="000061EE">
      <w:pPr>
        <w:pStyle w:val="EndNoteBibliography"/>
        <w:spacing w:after="0"/>
        <w:ind w:left="720" w:hanging="720"/>
      </w:pPr>
      <w:r w:rsidRPr="000061EE">
        <w:t>40.</w:t>
      </w:r>
      <w:r w:rsidRPr="000061EE">
        <w:tab/>
        <w:t xml:space="preserve">Trần Văn Sáng (2007), </w:t>
      </w:r>
      <w:r w:rsidRPr="000061EE">
        <w:rPr>
          <w:i/>
        </w:rPr>
        <w:t>Hỏi đáp về bệnh lao kháng thuốc</w:t>
      </w:r>
      <w:r w:rsidRPr="000061EE">
        <w:t>, Nhà xuất bản Y học.</w:t>
      </w:r>
    </w:p>
    <w:p w14:paraId="7A7E3722" w14:textId="77777777" w:rsidR="000061EE" w:rsidRPr="000061EE" w:rsidRDefault="000061EE" w:rsidP="000061EE">
      <w:pPr>
        <w:pStyle w:val="EndNoteBibliography"/>
        <w:spacing w:after="0"/>
        <w:ind w:left="720" w:hanging="720"/>
      </w:pPr>
      <w:r w:rsidRPr="000061EE">
        <w:t>41.</w:t>
      </w:r>
      <w:r w:rsidRPr="000061EE">
        <w:tab/>
        <w:t xml:space="preserve">World Health Organization (2011), </w:t>
      </w:r>
      <w:r w:rsidRPr="000061EE">
        <w:rPr>
          <w:i/>
        </w:rPr>
        <w:t>Guidelines for the programmatic management of drug-resistant tuberculosis</w:t>
      </w:r>
      <w:r w:rsidRPr="000061EE">
        <w:t>, World Health Organization.</w:t>
      </w:r>
    </w:p>
    <w:p w14:paraId="2E4EC025" w14:textId="77777777" w:rsidR="000061EE" w:rsidRPr="000061EE" w:rsidRDefault="000061EE" w:rsidP="000061EE">
      <w:pPr>
        <w:pStyle w:val="EndNoteBibliography"/>
        <w:spacing w:after="0"/>
        <w:ind w:left="720" w:hanging="720"/>
      </w:pPr>
      <w:r w:rsidRPr="000061EE">
        <w:t>42.</w:t>
      </w:r>
      <w:r w:rsidRPr="000061EE">
        <w:tab/>
        <w:t xml:space="preserve">M. Elia (2017), </w:t>
      </w:r>
      <w:r w:rsidRPr="000061EE">
        <w:rPr>
          <w:i/>
        </w:rPr>
        <w:t>Defining, Recognizing, and Reporting Malnutrition</w:t>
      </w:r>
      <w:r w:rsidRPr="000061EE">
        <w:t>, Int J Low Extrem Wounds. 16(4), 230-237.</w:t>
      </w:r>
    </w:p>
    <w:p w14:paraId="698D2185" w14:textId="77777777" w:rsidR="000061EE" w:rsidRPr="000061EE" w:rsidRDefault="000061EE" w:rsidP="000061EE">
      <w:pPr>
        <w:pStyle w:val="EndNoteBibliography"/>
        <w:spacing w:after="0"/>
        <w:ind w:left="720" w:hanging="720"/>
      </w:pPr>
      <w:r w:rsidRPr="000061EE">
        <w:t>43.</w:t>
      </w:r>
      <w:r w:rsidRPr="000061EE">
        <w:tab/>
        <w:t xml:space="preserve">A. Zierle-Ghosh và A. Jan (2022), </w:t>
      </w:r>
      <w:r w:rsidRPr="000061EE">
        <w:rPr>
          <w:i/>
        </w:rPr>
        <w:t>Physiology, Body Mass Index</w:t>
      </w:r>
      <w:r w:rsidRPr="000061EE">
        <w:t>, StatPearls, StatPearls Publishing Copyright © 2022, StatPearls Publishing LLC., Treasure Island (FL).</w:t>
      </w:r>
    </w:p>
    <w:p w14:paraId="3D7A1B71" w14:textId="77777777" w:rsidR="000061EE" w:rsidRPr="000061EE" w:rsidRDefault="000061EE" w:rsidP="000061EE">
      <w:pPr>
        <w:pStyle w:val="EndNoteBibliography"/>
        <w:spacing w:after="0"/>
        <w:ind w:left="720" w:hanging="720"/>
      </w:pPr>
      <w:r w:rsidRPr="000061EE">
        <w:lastRenderedPageBreak/>
        <w:t>44.</w:t>
      </w:r>
      <w:r w:rsidRPr="000061EE">
        <w:tab/>
        <w:t xml:space="preserve">World Health Organization (1995), </w:t>
      </w:r>
      <w:r w:rsidRPr="000061EE">
        <w:rPr>
          <w:i/>
        </w:rPr>
        <w:t>Physical status: the use and interpretation of anthropometry. Report of a WHO Expert Committee</w:t>
      </w:r>
      <w:r w:rsidRPr="000061EE">
        <w:t>, World Health Organ Tech Rep Ser. 854, 1-452.</w:t>
      </w:r>
    </w:p>
    <w:p w14:paraId="536E609D" w14:textId="77777777" w:rsidR="000061EE" w:rsidRPr="000061EE" w:rsidRDefault="000061EE" w:rsidP="000061EE">
      <w:pPr>
        <w:pStyle w:val="EndNoteBibliography"/>
        <w:spacing w:after="0"/>
        <w:ind w:left="720" w:hanging="720"/>
      </w:pPr>
      <w:r w:rsidRPr="000061EE">
        <w:t>45.</w:t>
      </w:r>
      <w:r w:rsidRPr="000061EE">
        <w:tab/>
        <w:t xml:space="preserve">D. R. Duerksen, M. Laporte và K. Jeejeebhoy (2021), </w:t>
      </w:r>
      <w:r w:rsidRPr="000061EE">
        <w:rPr>
          <w:i/>
        </w:rPr>
        <w:t>Evaluation of Nutrition Status Using the Subjective Global Assessment: Malnutrition, Cachexia, and Sarcopenia</w:t>
      </w:r>
      <w:r w:rsidRPr="000061EE">
        <w:t>, Nutr Clin Pract. 36(5), 942-956.</w:t>
      </w:r>
    </w:p>
    <w:p w14:paraId="7F817CC3" w14:textId="77777777" w:rsidR="000061EE" w:rsidRPr="000061EE" w:rsidRDefault="000061EE" w:rsidP="000061EE">
      <w:pPr>
        <w:pStyle w:val="EndNoteBibliography"/>
        <w:spacing w:after="0"/>
        <w:ind w:left="720" w:hanging="720"/>
      </w:pPr>
      <w:r w:rsidRPr="000061EE">
        <w:t>46.</w:t>
      </w:r>
      <w:r w:rsidRPr="000061EE">
        <w:tab/>
        <w:t xml:space="preserve">Walker HK, Hall WD và Hurst JW (1990), </w:t>
      </w:r>
      <w:r w:rsidRPr="000061EE">
        <w:rPr>
          <w:i/>
        </w:rPr>
        <w:t>Chapter 101: Serum Albumin and Globulin</w:t>
      </w:r>
      <w:r w:rsidRPr="000061EE">
        <w:t>, Physical Clinical Methods: The History, and Laboratory Examinations. 3rd edition., ed.</w:t>
      </w:r>
    </w:p>
    <w:p w14:paraId="2DAC4AAB" w14:textId="77777777" w:rsidR="000061EE" w:rsidRPr="000061EE" w:rsidRDefault="000061EE" w:rsidP="000061EE">
      <w:pPr>
        <w:pStyle w:val="EndNoteBibliography"/>
        <w:spacing w:after="0"/>
        <w:ind w:left="720" w:hanging="720"/>
      </w:pPr>
      <w:r w:rsidRPr="000061EE">
        <w:t>47.</w:t>
      </w:r>
      <w:r w:rsidRPr="000061EE">
        <w:tab/>
        <w:t xml:space="preserve">D. C. Evans và các cộng sự (2021), </w:t>
      </w:r>
      <w:r w:rsidRPr="000061EE">
        <w:rPr>
          <w:i/>
        </w:rPr>
        <w:t>The Use of Visceral Proteins as Nutrition Markers: An ASPEN Position Paper</w:t>
      </w:r>
      <w:r w:rsidRPr="000061EE">
        <w:t>, Nutr Clin Pract. 36(1), 22-28.</w:t>
      </w:r>
    </w:p>
    <w:p w14:paraId="706EDC0A" w14:textId="77777777" w:rsidR="000061EE" w:rsidRPr="000061EE" w:rsidRDefault="000061EE" w:rsidP="000061EE">
      <w:pPr>
        <w:pStyle w:val="EndNoteBibliography"/>
        <w:spacing w:after="0"/>
        <w:ind w:left="720" w:hanging="720"/>
      </w:pPr>
      <w:r w:rsidRPr="000061EE">
        <w:t>48.</w:t>
      </w:r>
      <w:r w:rsidRPr="000061EE">
        <w:tab/>
        <w:t xml:space="preserve">Nguyễn Ngọc Lanh (2012), </w:t>
      </w:r>
      <w:r w:rsidRPr="000061EE">
        <w:rPr>
          <w:i/>
        </w:rPr>
        <w:t>Sinh lý bệnh học</w:t>
      </w:r>
      <w:r w:rsidRPr="000061EE">
        <w:t>, Nhà xuất bản Y học.</w:t>
      </w:r>
    </w:p>
    <w:p w14:paraId="28A80ECD" w14:textId="77777777" w:rsidR="000061EE" w:rsidRPr="000061EE" w:rsidRDefault="000061EE" w:rsidP="000061EE">
      <w:pPr>
        <w:pStyle w:val="EndNoteBibliography"/>
        <w:spacing w:after="0"/>
        <w:ind w:left="720" w:hanging="720"/>
      </w:pPr>
      <w:r w:rsidRPr="000061EE">
        <w:t>49.</w:t>
      </w:r>
      <w:r w:rsidRPr="000061EE">
        <w:tab/>
        <w:t xml:space="preserve">Bộ Y tế (2022), </w:t>
      </w:r>
      <w:r w:rsidRPr="000061EE">
        <w:rPr>
          <w:i/>
        </w:rPr>
        <w:t>Quyết định 1832/QĐ-BYT về việc ban hành "Hướng dẫn chẩn đoán và điều trị một số bệnh lý huyết học"</w:t>
      </w:r>
      <w:r w:rsidRPr="000061EE">
        <w:t>.</w:t>
      </w:r>
    </w:p>
    <w:p w14:paraId="5CF10FA3" w14:textId="77777777" w:rsidR="000061EE" w:rsidRPr="000061EE" w:rsidRDefault="000061EE" w:rsidP="000061EE">
      <w:pPr>
        <w:pStyle w:val="EndNoteBibliography"/>
        <w:spacing w:after="0"/>
        <w:ind w:left="720" w:hanging="720"/>
      </w:pPr>
      <w:r w:rsidRPr="000061EE">
        <w:t>50.</w:t>
      </w:r>
      <w:r w:rsidRPr="000061EE">
        <w:tab/>
        <w:t xml:space="preserve">Nguyễn Đạt Anh và Nguyễn Thị Hương (2013), </w:t>
      </w:r>
      <w:r w:rsidRPr="000061EE">
        <w:rPr>
          <w:i/>
        </w:rPr>
        <w:t>Các xét nghiệm thường quy ứng dụng trong thực hành lâm sàng</w:t>
      </w:r>
      <w:r w:rsidRPr="000061EE">
        <w:t>, Nhà xuất bản Y học.</w:t>
      </w:r>
    </w:p>
    <w:p w14:paraId="762FBDA6" w14:textId="77777777" w:rsidR="000061EE" w:rsidRPr="000061EE" w:rsidRDefault="000061EE" w:rsidP="000061EE">
      <w:pPr>
        <w:pStyle w:val="EndNoteBibliography"/>
        <w:spacing w:after="0"/>
        <w:ind w:left="720" w:hanging="720"/>
      </w:pPr>
      <w:r w:rsidRPr="000061EE">
        <w:t>51.</w:t>
      </w:r>
      <w:r w:rsidRPr="000061EE">
        <w:tab/>
        <w:t xml:space="preserve">Nguyễn Trọng Hưng (2020), </w:t>
      </w:r>
      <w:r w:rsidRPr="000061EE">
        <w:rPr>
          <w:i/>
        </w:rPr>
        <w:t>TÌNH TRẠNG DINH DƯỠNG THEO PHƯƠNG PHÁP NHÂN TRẮC HỌC Ở NGƯỜI BỆNH LAO PHỔI TRƯỚC KHI NHẬP VIỆN TẠI BỆNH VIỆN PHỔI TRUNG ƯƠNG NĂM 2019-2020</w:t>
      </w:r>
      <w:r w:rsidRPr="000061EE">
        <w:t>, TC.DD &amp; TP 16 (2) - 2020.</w:t>
      </w:r>
    </w:p>
    <w:p w14:paraId="373F358C" w14:textId="77777777" w:rsidR="000061EE" w:rsidRPr="000061EE" w:rsidRDefault="000061EE" w:rsidP="000061EE">
      <w:pPr>
        <w:pStyle w:val="EndNoteBibliography"/>
        <w:spacing w:after="0"/>
        <w:ind w:left="720" w:hanging="720"/>
      </w:pPr>
      <w:r w:rsidRPr="000061EE">
        <w:t>52.</w:t>
      </w:r>
      <w:r w:rsidRPr="000061EE">
        <w:tab/>
        <w:t xml:space="preserve">Dương Quang Tuấn (2016), </w:t>
      </w:r>
      <w:r w:rsidRPr="000061EE">
        <w:rPr>
          <w:i/>
        </w:rPr>
        <w:t>LIÊN QUAN GIỮA CHỈ SỐ BMI VỚI MỘT SỐ ĐẶC ĐIỂM LÂM SÀNG VÀ CẬN LÂM SÀNG CỦA BỆNH LAO PHỔI VÀ SỰ THAY ĐỔI CHỈ SỐ BMI SAU 1 THÁNG ĐIỀU TRỊ</w:t>
      </w:r>
      <w:r w:rsidRPr="000061EE">
        <w:t>, Tạp chí Y Dược học - Trường Đại học Y Dược Huế - Tập 6, số 4.</w:t>
      </w:r>
    </w:p>
    <w:p w14:paraId="0DBD32F7" w14:textId="77777777" w:rsidR="000061EE" w:rsidRPr="000061EE" w:rsidRDefault="000061EE" w:rsidP="000061EE">
      <w:pPr>
        <w:pStyle w:val="EndNoteBibliography"/>
        <w:spacing w:after="0"/>
        <w:ind w:left="720" w:hanging="720"/>
      </w:pPr>
      <w:r w:rsidRPr="000061EE">
        <w:t>53.</w:t>
      </w:r>
      <w:r w:rsidRPr="000061EE">
        <w:tab/>
        <w:t xml:space="preserve">Ngọc Dung Trần và các cộng sự (2023), </w:t>
      </w:r>
      <w:r w:rsidRPr="000061EE">
        <w:rPr>
          <w:i/>
        </w:rPr>
        <w:t>TỶ LỆ MẮC VÀ ĐẶC ĐIỂM DỊCH TỄ LAO MỚI TẠI TỈNH ĐỒNG THÁP NĂM 2020</w:t>
      </w:r>
      <w:r w:rsidRPr="000061EE">
        <w:t>, Tạp chí Y học Việt Nam. 524(1B).</w:t>
      </w:r>
    </w:p>
    <w:p w14:paraId="21F097B0" w14:textId="77777777" w:rsidR="000061EE" w:rsidRPr="000061EE" w:rsidRDefault="000061EE" w:rsidP="000061EE">
      <w:pPr>
        <w:pStyle w:val="EndNoteBibliography"/>
        <w:spacing w:after="0"/>
        <w:ind w:left="720" w:hanging="720"/>
      </w:pPr>
      <w:r w:rsidRPr="000061EE">
        <w:t>54.</w:t>
      </w:r>
      <w:r w:rsidRPr="000061EE">
        <w:tab/>
        <w:t xml:space="preserve">P. K. Appiah, B. Osei và H. Amu (2021), </w:t>
      </w:r>
      <w:r w:rsidRPr="000061EE">
        <w:rPr>
          <w:i/>
        </w:rPr>
        <w:t>Factors associated with nutritional status, knowledge and attitudes among tuberculosis patients receiving treatment in Ghana: A cross-sectional study in the Tema Metropolis</w:t>
      </w:r>
      <w:r w:rsidRPr="000061EE">
        <w:t>, PLoS One. 16(10), e0258033.</w:t>
      </w:r>
    </w:p>
    <w:p w14:paraId="69E3C700" w14:textId="77777777" w:rsidR="000061EE" w:rsidRPr="000061EE" w:rsidRDefault="000061EE" w:rsidP="000061EE">
      <w:pPr>
        <w:pStyle w:val="EndNoteBibliography"/>
        <w:spacing w:after="0"/>
        <w:ind w:left="720" w:hanging="720"/>
      </w:pPr>
      <w:r w:rsidRPr="000061EE">
        <w:t>55.</w:t>
      </w:r>
      <w:r w:rsidRPr="000061EE">
        <w:tab/>
        <w:t xml:space="preserve">A. Badawi, B. Gregg và D. Vasileva (2020), </w:t>
      </w:r>
      <w:r w:rsidRPr="000061EE">
        <w:rPr>
          <w:i/>
        </w:rPr>
        <w:t>Systematic analysis for the relationship between obesity and tuberculosis</w:t>
      </w:r>
      <w:r w:rsidRPr="000061EE">
        <w:t>, Public Health. 186, 246-256.</w:t>
      </w:r>
    </w:p>
    <w:p w14:paraId="553F6A1B" w14:textId="77777777" w:rsidR="000061EE" w:rsidRPr="000061EE" w:rsidRDefault="000061EE" w:rsidP="000061EE">
      <w:pPr>
        <w:pStyle w:val="EndNoteBibliography"/>
        <w:spacing w:after="0"/>
        <w:ind w:left="720" w:hanging="720"/>
      </w:pPr>
      <w:r w:rsidRPr="000061EE">
        <w:t>56.</w:t>
      </w:r>
      <w:r w:rsidRPr="000061EE">
        <w:tab/>
        <w:t xml:space="preserve">H. S. Lin và các cộng sự (2021), </w:t>
      </w:r>
      <w:r w:rsidRPr="000061EE">
        <w:rPr>
          <w:i/>
        </w:rPr>
        <w:t>Nutrition Assessment and Adverse Outcomes in Hospitalized Patients with Tuberculosis</w:t>
      </w:r>
      <w:r w:rsidRPr="000061EE">
        <w:t>, J Clin Med. 10(12).</w:t>
      </w:r>
    </w:p>
    <w:p w14:paraId="4781466B" w14:textId="77777777" w:rsidR="000061EE" w:rsidRPr="000061EE" w:rsidRDefault="000061EE" w:rsidP="000061EE">
      <w:pPr>
        <w:pStyle w:val="EndNoteBibliography"/>
        <w:spacing w:after="0"/>
        <w:ind w:left="720" w:hanging="720"/>
      </w:pPr>
      <w:r w:rsidRPr="000061EE">
        <w:lastRenderedPageBreak/>
        <w:t>57.</w:t>
      </w:r>
      <w:r w:rsidRPr="000061EE">
        <w:tab/>
        <w:t xml:space="preserve">SanchitaSubedi và các cộng sự (2019), </w:t>
      </w:r>
      <w:r w:rsidRPr="000061EE">
        <w:rPr>
          <w:i/>
        </w:rPr>
        <w:t>Nutritional Status of Patients with Pulmonary Tuberculosis receiving Anti-Tuberculosis Treatment at BP Koirala Institute of Health Sciences, Nepal</w:t>
      </w:r>
      <w:r w:rsidRPr="000061EE">
        <w:t>.</w:t>
      </w:r>
    </w:p>
    <w:p w14:paraId="313BB72D" w14:textId="77777777" w:rsidR="000061EE" w:rsidRPr="000061EE" w:rsidRDefault="000061EE" w:rsidP="000061EE">
      <w:pPr>
        <w:pStyle w:val="EndNoteBibliography"/>
        <w:spacing w:after="0"/>
        <w:ind w:left="720" w:hanging="720"/>
      </w:pPr>
      <w:r w:rsidRPr="000061EE">
        <w:t>58.</w:t>
      </w:r>
      <w:r w:rsidRPr="000061EE">
        <w:tab/>
        <w:t xml:space="preserve">S. Miyata, M. Tanaka và D. Ihaku (2011), </w:t>
      </w:r>
      <w:r w:rsidRPr="000061EE">
        <w:rPr>
          <w:i/>
        </w:rPr>
        <w:t>Subjective global assessment in patients with pulmonary tuberculosis</w:t>
      </w:r>
      <w:r w:rsidRPr="000061EE">
        <w:t>, Nutr Clin Pract. 26(1), 55-60.</w:t>
      </w:r>
    </w:p>
    <w:p w14:paraId="0B70DB8C" w14:textId="77777777" w:rsidR="000061EE" w:rsidRPr="000061EE" w:rsidRDefault="000061EE" w:rsidP="000061EE">
      <w:pPr>
        <w:pStyle w:val="EndNoteBibliography"/>
        <w:ind w:left="720" w:hanging="720"/>
      </w:pPr>
      <w:r w:rsidRPr="000061EE">
        <w:t>59.</w:t>
      </w:r>
      <w:r w:rsidRPr="000061EE">
        <w:tab/>
        <w:t xml:space="preserve">B. B. Musuenge, G. G. Poda và P. C. Chen (2020), </w:t>
      </w:r>
      <w:r w:rsidRPr="000061EE">
        <w:rPr>
          <w:i/>
        </w:rPr>
        <w:t>Nutritional Status of Patients with Tuberculosis and Associated Factors in the Health Centre Region of Burkina Faso</w:t>
      </w:r>
      <w:r w:rsidRPr="000061EE">
        <w:t>, Nutrients. 12(9).</w:t>
      </w:r>
    </w:p>
    <w:p w14:paraId="6FD80654" w14:textId="1FEE138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18" w:name="_Toc134113591"/>
      <w:r>
        <w:lastRenderedPageBreak/>
        <w:t>PHỤ LỤC</w:t>
      </w:r>
      <w:bookmarkEnd w:id="118"/>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19" w:name="OLE_LINK20"/>
            <w:r>
              <w:rPr>
                <w:rFonts w:eastAsiaTheme="minorEastAsia"/>
              </w:rPr>
              <w:t xml:space="preserve">Giảm </w:t>
            </w:r>
            <w:r w:rsidRPr="00456A35">
              <w:rPr>
                <w:rFonts w:eastAsiaTheme="minorEastAsia"/>
                <w:lang w:val="vi-VN"/>
              </w:rPr>
              <w:t>0 – 5%</w:t>
            </w:r>
            <w:bookmarkEnd w:id="119"/>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8"/>
      <w:headerReference w:type="first" r:id="rId19"/>
      <w:footerReference w:type="first" r:id="rId20"/>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Long Nhat Nguyen" w:date="2023-05-04T17:13:00Z" w:initials="LNN">
    <w:p w14:paraId="5BB0C3D8" w14:textId="77777777" w:rsidR="00A84E1A" w:rsidRDefault="00A84E1A" w:rsidP="00525183">
      <w:pPr>
        <w:pStyle w:val="CommentText"/>
        <w:ind w:firstLine="0"/>
        <w:jc w:val="left"/>
      </w:pPr>
      <w:r>
        <w:rPr>
          <w:rStyle w:val="CommentReference"/>
        </w:rPr>
        <w:annotationRef/>
      </w:r>
      <w:r>
        <w:t>Đã rút gọn</w:t>
      </w:r>
    </w:p>
  </w:comment>
  <w:comment w:id="78" w:author="Long Nhat Nguyen" w:date="2023-05-04T18:44:00Z" w:initials="LNN">
    <w:p w14:paraId="40C00B3E" w14:textId="77777777" w:rsidR="004B74F2" w:rsidRDefault="004B74F2" w:rsidP="00FB234C">
      <w:pPr>
        <w:pStyle w:val="CommentText"/>
        <w:ind w:firstLine="0"/>
        <w:jc w:val="left"/>
      </w:pPr>
      <w:r>
        <w:rPr>
          <w:rStyle w:val="CommentReference"/>
        </w:rPr>
        <w:annotationRef/>
      </w:r>
      <w:r>
        <w:t>Nhận xét sao cho hợp lý và ngắn gọ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B0C3D8" w15:done="0"/>
  <w15:commentEx w15:paraId="40C00B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6648" w16cex:dateUtc="2023-05-04T10:13:00Z"/>
  <w16cex:commentExtensible w16cex:durableId="27FE7B77" w16cex:dateUtc="2023-05-04T1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B0C3D8" w16cid:durableId="27FE6648"/>
  <w16cid:commentId w16cid:paraId="40C00B3E" w16cid:durableId="27FE7B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1DF4A" w14:textId="77777777" w:rsidR="002E5B1D" w:rsidRDefault="002E5B1D" w:rsidP="00C23165">
      <w:r>
        <w:separator/>
      </w:r>
    </w:p>
  </w:endnote>
  <w:endnote w:type="continuationSeparator" w:id="0">
    <w:p w14:paraId="28A5364B" w14:textId="77777777" w:rsidR="002E5B1D" w:rsidRDefault="002E5B1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0F395A" w14:textId="77777777" w:rsidR="002E5B1D" w:rsidRDefault="002E5B1D" w:rsidP="00C23165">
      <w:r>
        <w:separator/>
      </w:r>
    </w:p>
  </w:footnote>
  <w:footnote w:type="continuationSeparator" w:id="0">
    <w:p w14:paraId="24B9015E" w14:textId="77777777" w:rsidR="002E5B1D" w:rsidRDefault="002E5B1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item&gt;82&lt;/item&gt;&lt;item&gt;83&lt;/item&gt;&lt;item&gt;85&lt;/item&gt;&lt;item&gt;87&lt;/item&gt;&lt;item&gt;88&lt;/item&gt;&lt;item&gt;89&lt;/item&gt;&lt;item&gt;90&lt;/item&gt;&lt;item&gt;91&lt;/item&gt;&lt;item&gt;92&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C44"/>
    <w:rsid w:val="0001353C"/>
    <w:rsid w:val="00013563"/>
    <w:rsid w:val="000137BA"/>
    <w:rsid w:val="00013952"/>
    <w:rsid w:val="00013E69"/>
    <w:rsid w:val="00014517"/>
    <w:rsid w:val="000153C1"/>
    <w:rsid w:val="00015C87"/>
    <w:rsid w:val="0001686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5EE"/>
    <w:rsid w:val="00040454"/>
    <w:rsid w:val="00041352"/>
    <w:rsid w:val="00041823"/>
    <w:rsid w:val="00042888"/>
    <w:rsid w:val="00043794"/>
    <w:rsid w:val="00044C16"/>
    <w:rsid w:val="00045927"/>
    <w:rsid w:val="00045C97"/>
    <w:rsid w:val="0004683C"/>
    <w:rsid w:val="00046F42"/>
    <w:rsid w:val="00046FEC"/>
    <w:rsid w:val="00047118"/>
    <w:rsid w:val="0004739E"/>
    <w:rsid w:val="00050484"/>
    <w:rsid w:val="000507D2"/>
    <w:rsid w:val="0005108B"/>
    <w:rsid w:val="000513D4"/>
    <w:rsid w:val="000514AA"/>
    <w:rsid w:val="000515B4"/>
    <w:rsid w:val="000516D7"/>
    <w:rsid w:val="00051C4C"/>
    <w:rsid w:val="000529AF"/>
    <w:rsid w:val="00052F9C"/>
    <w:rsid w:val="00053B53"/>
    <w:rsid w:val="000546E2"/>
    <w:rsid w:val="00054718"/>
    <w:rsid w:val="00054D26"/>
    <w:rsid w:val="00055121"/>
    <w:rsid w:val="00055717"/>
    <w:rsid w:val="00055CF8"/>
    <w:rsid w:val="0005760A"/>
    <w:rsid w:val="000602E8"/>
    <w:rsid w:val="00060344"/>
    <w:rsid w:val="00060388"/>
    <w:rsid w:val="00061007"/>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71BD"/>
    <w:rsid w:val="00087451"/>
    <w:rsid w:val="00087AB4"/>
    <w:rsid w:val="00090780"/>
    <w:rsid w:val="00090BE1"/>
    <w:rsid w:val="00090FE6"/>
    <w:rsid w:val="00091968"/>
    <w:rsid w:val="00092180"/>
    <w:rsid w:val="000921AB"/>
    <w:rsid w:val="00093261"/>
    <w:rsid w:val="000935FA"/>
    <w:rsid w:val="00094EB8"/>
    <w:rsid w:val="0009626B"/>
    <w:rsid w:val="000972F2"/>
    <w:rsid w:val="000976CE"/>
    <w:rsid w:val="00097AB9"/>
    <w:rsid w:val="00097BB0"/>
    <w:rsid w:val="00097F20"/>
    <w:rsid w:val="000A0A57"/>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409E"/>
    <w:rsid w:val="000A469E"/>
    <w:rsid w:val="000A480B"/>
    <w:rsid w:val="000A4977"/>
    <w:rsid w:val="000A4CAF"/>
    <w:rsid w:val="000A5610"/>
    <w:rsid w:val="000A7057"/>
    <w:rsid w:val="000A7A3A"/>
    <w:rsid w:val="000A7F06"/>
    <w:rsid w:val="000B1663"/>
    <w:rsid w:val="000B19D8"/>
    <w:rsid w:val="000B2051"/>
    <w:rsid w:val="000B232E"/>
    <w:rsid w:val="000B282E"/>
    <w:rsid w:val="000B2F2E"/>
    <w:rsid w:val="000B308B"/>
    <w:rsid w:val="000B39BA"/>
    <w:rsid w:val="000B3A9C"/>
    <w:rsid w:val="000B49AE"/>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557D"/>
    <w:rsid w:val="000E65FD"/>
    <w:rsid w:val="000E7916"/>
    <w:rsid w:val="000E79F4"/>
    <w:rsid w:val="000E7B03"/>
    <w:rsid w:val="000F08AC"/>
    <w:rsid w:val="000F0949"/>
    <w:rsid w:val="000F0D7E"/>
    <w:rsid w:val="000F1E21"/>
    <w:rsid w:val="000F32EF"/>
    <w:rsid w:val="000F39E8"/>
    <w:rsid w:val="000F43A3"/>
    <w:rsid w:val="000F686E"/>
    <w:rsid w:val="001003B9"/>
    <w:rsid w:val="00100464"/>
    <w:rsid w:val="0010054A"/>
    <w:rsid w:val="00100C30"/>
    <w:rsid w:val="00100CF9"/>
    <w:rsid w:val="00101135"/>
    <w:rsid w:val="00101EE2"/>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6238"/>
    <w:rsid w:val="00116479"/>
    <w:rsid w:val="00116EB6"/>
    <w:rsid w:val="00117A02"/>
    <w:rsid w:val="00117E73"/>
    <w:rsid w:val="001218DE"/>
    <w:rsid w:val="001219AB"/>
    <w:rsid w:val="00121CF6"/>
    <w:rsid w:val="00121F5D"/>
    <w:rsid w:val="001226DA"/>
    <w:rsid w:val="00122A11"/>
    <w:rsid w:val="00124297"/>
    <w:rsid w:val="001247DF"/>
    <w:rsid w:val="0012523C"/>
    <w:rsid w:val="00125342"/>
    <w:rsid w:val="00125E2B"/>
    <w:rsid w:val="00127543"/>
    <w:rsid w:val="00127BC0"/>
    <w:rsid w:val="0013084C"/>
    <w:rsid w:val="00130F90"/>
    <w:rsid w:val="00131038"/>
    <w:rsid w:val="001310FB"/>
    <w:rsid w:val="00131B80"/>
    <w:rsid w:val="00132A60"/>
    <w:rsid w:val="0013300F"/>
    <w:rsid w:val="00133366"/>
    <w:rsid w:val="00133813"/>
    <w:rsid w:val="00133BC9"/>
    <w:rsid w:val="00133E8D"/>
    <w:rsid w:val="00134032"/>
    <w:rsid w:val="00134183"/>
    <w:rsid w:val="001341E0"/>
    <w:rsid w:val="001347C6"/>
    <w:rsid w:val="00135F98"/>
    <w:rsid w:val="001373F5"/>
    <w:rsid w:val="00137693"/>
    <w:rsid w:val="00137949"/>
    <w:rsid w:val="001419FB"/>
    <w:rsid w:val="0014203F"/>
    <w:rsid w:val="001420F8"/>
    <w:rsid w:val="00142980"/>
    <w:rsid w:val="001429F7"/>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A05"/>
    <w:rsid w:val="00164B2F"/>
    <w:rsid w:val="00165303"/>
    <w:rsid w:val="001653D0"/>
    <w:rsid w:val="00165CC2"/>
    <w:rsid w:val="0016699F"/>
    <w:rsid w:val="00166F46"/>
    <w:rsid w:val="001670D8"/>
    <w:rsid w:val="00167948"/>
    <w:rsid w:val="0017003A"/>
    <w:rsid w:val="001701E7"/>
    <w:rsid w:val="00170835"/>
    <w:rsid w:val="00171095"/>
    <w:rsid w:val="001710E2"/>
    <w:rsid w:val="00171107"/>
    <w:rsid w:val="00171ED8"/>
    <w:rsid w:val="001728BF"/>
    <w:rsid w:val="00173546"/>
    <w:rsid w:val="00173E52"/>
    <w:rsid w:val="00173F31"/>
    <w:rsid w:val="00174387"/>
    <w:rsid w:val="0017490E"/>
    <w:rsid w:val="00175D73"/>
    <w:rsid w:val="001762A9"/>
    <w:rsid w:val="001775F5"/>
    <w:rsid w:val="00180475"/>
    <w:rsid w:val="00180635"/>
    <w:rsid w:val="00180854"/>
    <w:rsid w:val="001809E9"/>
    <w:rsid w:val="001811B5"/>
    <w:rsid w:val="00181B3D"/>
    <w:rsid w:val="001827AC"/>
    <w:rsid w:val="001827C4"/>
    <w:rsid w:val="001829DA"/>
    <w:rsid w:val="00182ADB"/>
    <w:rsid w:val="001831D7"/>
    <w:rsid w:val="00185FC1"/>
    <w:rsid w:val="00186348"/>
    <w:rsid w:val="001867AE"/>
    <w:rsid w:val="00186BFD"/>
    <w:rsid w:val="00187E6C"/>
    <w:rsid w:val="00187EDA"/>
    <w:rsid w:val="001903A2"/>
    <w:rsid w:val="0019062C"/>
    <w:rsid w:val="00193B50"/>
    <w:rsid w:val="001946F9"/>
    <w:rsid w:val="00194FE6"/>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56B6"/>
    <w:rsid w:val="001A6695"/>
    <w:rsid w:val="001A7333"/>
    <w:rsid w:val="001A7F2A"/>
    <w:rsid w:val="001B00D6"/>
    <w:rsid w:val="001B0F0B"/>
    <w:rsid w:val="001B23DB"/>
    <w:rsid w:val="001B269D"/>
    <w:rsid w:val="001B303A"/>
    <w:rsid w:val="001B4075"/>
    <w:rsid w:val="001B44F2"/>
    <w:rsid w:val="001B590F"/>
    <w:rsid w:val="001B667A"/>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D08C4"/>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E0283"/>
    <w:rsid w:val="001E0475"/>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D17"/>
    <w:rsid w:val="001F7FF2"/>
    <w:rsid w:val="002015CD"/>
    <w:rsid w:val="00201786"/>
    <w:rsid w:val="00201C94"/>
    <w:rsid w:val="00201CAC"/>
    <w:rsid w:val="00201D80"/>
    <w:rsid w:val="00202F24"/>
    <w:rsid w:val="0020306C"/>
    <w:rsid w:val="002045F1"/>
    <w:rsid w:val="00204743"/>
    <w:rsid w:val="00204E58"/>
    <w:rsid w:val="002059C7"/>
    <w:rsid w:val="00205C53"/>
    <w:rsid w:val="00205E2A"/>
    <w:rsid w:val="00206489"/>
    <w:rsid w:val="00206AEC"/>
    <w:rsid w:val="00206C64"/>
    <w:rsid w:val="00207FF8"/>
    <w:rsid w:val="0021000B"/>
    <w:rsid w:val="002115D1"/>
    <w:rsid w:val="0021161E"/>
    <w:rsid w:val="00211B6E"/>
    <w:rsid w:val="002126F6"/>
    <w:rsid w:val="00212A56"/>
    <w:rsid w:val="00212BD8"/>
    <w:rsid w:val="002131C3"/>
    <w:rsid w:val="002136A1"/>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A13"/>
    <w:rsid w:val="00245BC2"/>
    <w:rsid w:val="0024604A"/>
    <w:rsid w:val="00246D81"/>
    <w:rsid w:val="00247394"/>
    <w:rsid w:val="002474BC"/>
    <w:rsid w:val="00250260"/>
    <w:rsid w:val="002502B0"/>
    <w:rsid w:val="00250A5E"/>
    <w:rsid w:val="00251862"/>
    <w:rsid w:val="0025195C"/>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BC7"/>
    <w:rsid w:val="00257379"/>
    <w:rsid w:val="0026135D"/>
    <w:rsid w:val="00261DF0"/>
    <w:rsid w:val="002626C8"/>
    <w:rsid w:val="002627AD"/>
    <w:rsid w:val="002634C5"/>
    <w:rsid w:val="00263857"/>
    <w:rsid w:val="0026418E"/>
    <w:rsid w:val="002641AE"/>
    <w:rsid w:val="0026473B"/>
    <w:rsid w:val="00265334"/>
    <w:rsid w:val="00266BFD"/>
    <w:rsid w:val="00266C97"/>
    <w:rsid w:val="0026776C"/>
    <w:rsid w:val="00267890"/>
    <w:rsid w:val="00267D8A"/>
    <w:rsid w:val="00267ED3"/>
    <w:rsid w:val="00270100"/>
    <w:rsid w:val="002703B9"/>
    <w:rsid w:val="00270A1F"/>
    <w:rsid w:val="00270E9D"/>
    <w:rsid w:val="00270EDD"/>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F76"/>
    <w:rsid w:val="00281FD2"/>
    <w:rsid w:val="002820CA"/>
    <w:rsid w:val="00283856"/>
    <w:rsid w:val="002844D9"/>
    <w:rsid w:val="00285C9C"/>
    <w:rsid w:val="002867DF"/>
    <w:rsid w:val="002869FB"/>
    <w:rsid w:val="00287FA5"/>
    <w:rsid w:val="00290D99"/>
    <w:rsid w:val="00290FD3"/>
    <w:rsid w:val="0029121C"/>
    <w:rsid w:val="00291D98"/>
    <w:rsid w:val="0029341E"/>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45F"/>
    <w:rsid w:val="002A267D"/>
    <w:rsid w:val="002A2884"/>
    <w:rsid w:val="002A2C8B"/>
    <w:rsid w:val="002A3379"/>
    <w:rsid w:val="002A41CE"/>
    <w:rsid w:val="002A4202"/>
    <w:rsid w:val="002A4DCD"/>
    <w:rsid w:val="002A53C4"/>
    <w:rsid w:val="002A5947"/>
    <w:rsid w:val="002A5AFF"/>
    <w:rsid w:val="002A6614"/>
    <w:rsid w:val="002A74E7"/>
    <w:rsid w:val="002B05BF"/>
    <w:rsid w:val="002B0927"/>
    <w:rsid w:val="002B0B70"/>
    <w:rsid w:val="002B0E77"/>
    <w:rsid w:val="002B14E8"/>
    <w:rsid w:val="002B2684"/>
    <w:rsid w:val="002B2876"/>
    <w:rsid w:val="002B3524"/>
    <w:rsid w:val="002B362D"/>
    <w:rsid w:val="002B3748"/>
    <w:rsid w:val="002B3FB6"/>
    <w:rsid w:val="002B4798"/>
    <w:rsid w:val="002B5681"/>
    <w:rsid w:val="002B5F5B"/>
    <w:rsid w:val="002B6718"/>
    <w:rsid w:val="002B69FE"/>
    <w:rsid w:val="002C01E1"/>
    <w:rsid w:val="002C0270"/>
    <w:rsid w:val="002C13EE"/>
    <w:rsid w:val="002C445E"/>
    <w:rsid w:val="002C4787"/>
    <w:rsid w:val="002C4BBA"/>
    <w:rsid w:val="002C56FB"/>
    <w:rsid w:val="002C5786"/>
    <w:rsid w:val="002C6B41"/>
    <w:rsid w:val="002C6C7B"/>
    <w:rsid w:val="002C6CDF"/>
    <w:rsid w:val="002C7837"/>
    <w:rsid w:val="002C7C9D"/>
    <w:rsid w:val="002D03DE"/>
    <w:rsid w:val="002D0807"/>
    <w:rsid w:val="002D13A9"/>
    <w:rsid w:val="002D352E"/>
    <w:rsid w:val="002D4AA5"/>
    <w:rsid w:val="002D4C59"/>
    <w:rsid w:val="002D4E11"/>
    <w:rsid w:val="002D5504"/>
    <w:rsid w:val="002D57AB"/>
    <w:rsid w:val="002D6562"/>
    <w:rsid w:val="002D659C"/>
    <w:rsid w:val="002D6D63"/>
    <w:rsid w:val="002D6DDE"/>
    <w:rsid w:val="002D76C2"/>
    <w:rsid w:val="002E00BE"/>
    <w:rsid w:val="002E0986"/>
    <w:rsid w:val="002E0D3A"/>
    <w:rsid w:val="002E26B0"/>
    <w:rsid w:val="002E357B"/>
    <w:rsid w:val="002E367D"/>
    <w:rsid w:val="002E402C"/>
    <w:rsid w:val="002E4051"/>
    <w:rsid w:val="002E4FC4"/>
    <w:rsid w:val="002E5B1D"/>
    <w:rsid w:val="002E66DA"/>
    <w:rsid w:val="002E697A"/>
    <w:rsid w:val="002E6EAC"/>
    <w:rsid w:val="002E7606"/>
    <w:rsid w:val="002E77A3"/>
    <w:rsid w:val="002E78C0"/>
    <w:rsid w:val="002E7AF8"/>
    <w:rsid w:val="002E7F9F"/>
    <w:rsid w:val="002F0029"/>
    <w:rsid w:val="002F0746"/>
    <w:rsid w:val="002F08BE"/>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1637"/>
    <w:rsid w:val="00301B16"/>
    <w:rsid w:val="0030222F"/>
    <w:rsid w:val="00302281"/>
    <w:rsid w:val="0030294A"/>
    <w:rsid w:val="00302C88"/>
    <w:rsid w:val="00302D31"/>
    <w:rsid w:val="00303309"/>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95F"/>
    <w:rsid w:val="0031269E"/>
    <w:rsid w:val="0031292E"/>
    <w:rsid w:val="00312D4C"/>
    <w:rsid w:val="00313618"/>
    <w:rsid w:val="00313E94"/>
    <w:rsid w:val="00313EAD"/>
    <w:rsid w:val="0031427D"/>
    <w:rsid w:val="00314518"/>
    <w:rsid w:val="0031457C"/>
    <w:rsid w:val="00314651"/>
    <w:rsid w:val="00314C57"/>
    <w:rsid w:val="003152D8"/>
    <w:rsid w:val="003154DA"/>
    <w:rsid w:val="003157BA"/>
    <w:rsid w:val="00315B79"/>
    <w:rsid w:val="00315B95"/>
    <w:rsid w:val="00316DA3"/>
    <w:rsid w:val="0032023C"/>
    <w:rsid w:val="00321B5E"/>
    <w:rsid w:val="00321DC7"/>
    <w:rsid w:val="00322D8A"/>
    <w:rsid w:val="00323453"/>
    <w:rsid w:val="003234FE"/>
    <w:rsid w:val="00323A16"/>
    <w:rsid w:val="003242B0"/>
    <w:rsid w:val="003242F4"/>
    <w:rsid w:val="00324ACB"/>
    <w:rsid w:val="00325803"/>
    <w:rsid w:val="00325D36"/>
    <w:rsid w:val="00326054"/>
    <w:rsid w:val="00326073"/>
    <w:rsid w:val="0032637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2AF5"/>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422"/>
    <w:rsid w:val="00375909"/>
    <w:rsid w:val="00375A0E"/>
    <w:rsid w:val="00375EE3"/>
    <w:rsid w:val="0037600A"/>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68C"/>
    <w:rsid w:val="003949B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F61"/>
    <w:rsid w:val="003B00CE"/>
    <w:rsid w:val="003B166C"/>
    <w:rsid w:val="003B179E"/>
    <w:rsid w:val="003B1E8F"/>
    <w:rsid w:val="003B2B87"/>
    <w:rsid w:val="003B385E"/>
    <w:rsid w:val="003B4101"/>
    <w:rsid w:val="003B41BD"/>
    <w:rsid w:val="003B4831"/>
    <w:rsid w:val="003B48BF"/>
    <w:rsid w:val="003B5597"/>
    <w:rsid w:val="003B635D"/>
    <w:rsid w:val="003B6537"/>
    <w:rsid w:val="003B7974"/>
    <w:rsid w:val="003C0C29"/>
    <w:rsid w:val="003C1488"/>
    <w:rsid w:val="003C1B99"/>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D055F"/>
    <w:rsid w:val="003D10D0"/>
    <w:rsid w:val="003D1372"/>
    <w:rsid w:val="003D2859"/>
    <w:rsid w:val="003D2A62"/>
    <w:rsid w:val="003D3109"/>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EAD"/>
    <w:rsid w:val="003E3F9A"/>
    <w:rsid w:val="003E4607"/>
    <w:rsid w:val="003E4E22"/>
    <w:rsid w:val="003E4FD9"/>
    <w:rsid w:val="003E7293"/>
    <w:rsid w:val="003E7FC5"/>
    <w:rsid w:val="003F0248"/>
    <w:rsid w:val="003F042E"/>
    <w:rsid w:val="003F059F"/>
    <w:rsid w:val="003F06C8"/>
    <w:rsid w:val="003F0F4B"/>
    <w:rsid w:val="003F14F4"/>
    <w:rsid w:val="003F1D03"/>
    <w:rsid w:val="003F1EBF"/>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3016"/>
    <w:rsid w:val="00413B2F"/>
    <w:rsid w:val="00414EF7"/>
    <w:rsid w:val="004155DF"/>
    <w:rsid w:val="00415873"/>
    <w:rsid w:val="00415B20"/>
    <w:rsid w:val="00416093"/>
    <w:rsid w:val="00416286"/>
    <w:rsid w:val="004164B3"/>
    <w:rsid w:val="00417804"/>
    <w:rsid w:val="00417DA0"/>
    <w:rsid w:val="00417E13"/>
    <w:rsid w:val="004208DA"/>
    <w:rsid w:val="00420A15"/>
    <w:rsid w:val="00420D10"/>
    <w:rsid w:val="0042103D"/>
    <w:rsid w:val="004216E1"/>
    <w:rsid w:val="00421C0F"/>
    <w:rsid w:val="00422B33"/>
    <w:rsid w:val="00422EFA"/>
    <w:rsid w:val="00423268"/>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28D4"/>
    <w:rsid w:val="00453094"/>
    <w:rsid w:val="00453BB8"/>
    <w:rsid w:val="00454B35"/>
    <w:rsid w:val="00454CDA"/>
    <w:rsid w:val="00455150"/>
    <w:rsid w:val="0045580B"/>
    <w:rsid w:val="00455BAB"/>
    <w:rsid w:val="0045687B"/>
    <w:rsid w:val="00456A14"/>
    <w:rsid w:val="00456A88"/>
    <w:rsid w:val="00456B35"/>
    <w:rsid w:val="00456D3A"/>
    <w:rsid w:val="00457A86"/>
    <w:rsid w:val="00457BC7"/>
    <w:rsid w:val="00460D69"/>
    <w:rsid w:val="00461645"/>
    <w:rsid w:val="00461D91"/>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D78"/>
    <w:rsid w:val="00475E86"/>
    <w:rsid w:val="0047611E"/>
    <w:rsid w:val="00476864"/>
    <w:rsid w:val="00476880"/>
    <w:rsid w:val="004769C8"/>
    <w:rsid w:val="00477FDA"/>
    <w:rsid w:val="00480339"/>
    <w:rsid w:val="00481C10"/>
    <w:rsid w:val="004822DA"/>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B63"/>
    <w:rsid w:val="004D6D4A"/>
    <w:rsid w:val="004D6FED"/>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8B4"/>
    <w:rsid w:val="004F7AA6"/>
    <w:rsid w:val="00500086"/>
    <w:rsid w:val="00500366"/>
    <w:rsid w:val="00500432"/>
    <w:rsid w:val="005016F3"/>
    <w:rsid w:val="0050180E"/>
    <w:rsid w:val="00501FB6"/>
    <w:rsid w:val="00501FD4"/>
    <w:rsid w:val="0050241A"/>
    <w:rsid w:val="00502447"/>
    <w:rsid w:val="00502861"/>
    <w:rsid w:val="00502BE3"/>
    <w:rsid w:val="0050366F"/>
    <w:rsid w:val="00503795"/>
    <w:rsid w:val="00504117"/>
    <w:rsid w:val="0050429E"/>
    <w:rsid w:val="00505B60"/>
    <w:rsid w:val="0050623F"/>
    <w:rsid w:val="00506B55"/>
    <w:rsid w:val="00506C99"/>
    <w:rsid w:val="0051053E"/>
    <w:rsid w:val="00510AA5"/>
    <w:rsid w:val="00510F04"/>
    <w:rsid w:val="00512EED"/>
    <w:rsid w:val="005136BF"/>
    <w:rsid w:val="00513795"/>
    <w:rsid w:val="005145C7"/>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F3"/>
    <w:rsid w:val="0053666D"/>
    <w:rsid w:val="00536675"/>
    <w:rsid w:val="005369A1"/>
    <w:rsid w:val="00536DB1"/>
    <w:rsid w:val="00536E80"/>
    <w:rsid w:val="00537BB6"/>
    <w:rsid w:val="00537C13"/>
    <w:rsid w:val="005400EB"/>
    <w:rsid w:val="005401A8"/>
    <w:rsid w:val="005408E9"/>
    <w:rsid w:val="00540D7C"/>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79"/>
    <w:rsid w:val="00556146"/>
    <w:rsid w:val="005562A0"/>
    <w:rsid w:val="005564B5"/>
    <w:rsid w:val="00556BB1"/>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80878"/>
    <w:rsid w:val="005809FE"/>
    <w:rsid w:val="00580EC5"/>
    <w:rsid w:val="005821AD"/>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E40"/>
    <w:rsid w:val="005948FB"/>
    <w:rsid w:val="00594BDC"/>
    <w:rsid w:val="00594CDB"/>
    <w:rsid w:val="0059545B"/>
    <w:rsid w:val="0059583B"/>
    <w:rsid w:val="0059590F"/>
    <w:rsid w:val="00596535"/>
    <w:rsid w:val="00596A67"/>
    <w:rsid w:val="00596C37"/>
    <w:rsid w:val="00596C43"/>
    <w:rsid w:val="00597442"/>
    <w:rsid w:val="005A1E77"/>
    <w:rsid w:val="005A2885"/>
    <w:rsid w:val="005A33D7"/>
    <w:rsid w:val="005A3D22"/>
    <w:rsid w:val="005A46BE"/>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651"/>
    <w:rsid w:val="005C69EE"/>
    <w:rsid w:val="005C6F80"/>
    <w:rsid w:val="005C712F"/>
    <w:rsid w:val="005C7307"/>
    <w:rsid w:val="005C734D"/>
    <w:rsid w:val="005C7EEE"/>
    <w:rsid w:val="005D021B"/>
    <w:rsid w:val="005D0400"/>
    <w:rsid w:val="005D0567"/>
    <w:rsid w:val="005D0A0B"/>
    <w:rsid w:val="005D147F"/>
    <w:rsid w:val="005D1D36"/>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3027"/>
    <w:rsid w:val="005E3826"/>
    <w:rsid w:val="005E3CB2"/>
    <w:rsid w:val="005E4485"/>
    <w:rsid w:val="005E55D1"/>
    <w:rsid w:val="005E5EEA"/>
    <w:rsid w:val="005E6039"/>
    <w:rsid w:val="005E621F"/>
    <w:rsid w:val="005E6AFC"/>
    <w:rsid w:val="005E7342"/>
    <w:rsid w:val="005E785F"/>
    <w:rsid w:val="005E7C4F"/>
    <w:rsid w:val="005E7F18"/>
    <w:rsid w:val="005F0823"/>
    <w:rsid w:val="005F0B3B"/>
    <w:rsid w:val="005F0EB7"/>
    <w:rsid w:val="005F1977"/>
    <w:rsid w:val="005F1AB6"/>
    <w:rsid w:val="005F2377"/>
    <w:rsid w:val="005F3002"/>
    <w:rsid w:val="005F3B6D"/>
    <w:rsid w:val="005F3E3D"/>
    <w:rsid w:val="005F43FE"/>
    <w:rsid w:val="005F49C8"/>
    <w:rsid w:val="005F53F2"/>
    <w:rsid w:val="005F6676"/>
    <w:rsid w:val="005F6825"/>
    <w:rsid w:val="005F68FE"/>
    <w:rsid w:val="005F6F7C"/>
    <w:rsid w:val="005F7636"/>
    <w:rsid w:val="005F770C"/>
    <w:rsid w:val="005F7A39"/>
    <w:rsid w:val="0060061E"/>
    <w:rsid w:val="00600B42"/>
    <w:rsid w:val="006011D0"/>
    <w:rsid w:val="0060156D"/>
    <w:rsid w:val="006016A0"/>
    <w:rsid w:val="00601D15"/>
    <w:rsid w:val="0060213F"/>
    <w:rsid w:val="00602516"/>
    <w:rsid w:val="00602DF1"/>
    <w:rsid w:val="0060390C"/>
    <w:rsid w:val="00603957"/>
    <w:rsid w:val="00603D4E"/>
    <w:rsid w:val="00603FCC"/>
    <w:rsid w:val="00604ABC"/>
    <w:rsid w:val="0060520C"/>
    <w:rsid w:val="00606EF0"/>
    <w:rsid w:val="006071CB"/>
    <w:rsid w:val="006073A6"/>
    <w:rsid w:val="006110B3"/>
    <w:rsid w:val="00611B51"/>
    <w:rsid w:val="00612BEA"/>
    <w:rsid w:val="0061364A"/>
    <w:rsid w:val="00613BEC"/>
    <w:rsid w:val="00614B04"/>
    <w:rsid w:val="00614B26"/>
    <w:rsid w:val="006153D8"/>
    <w:rsid w:val="00615867"/>
    <w:rsid w:val="0061603B"/>
    <w:rsid w:val="006162C7"/>
    <w:rsid w:val="00616F87"/>
    <w:rsid w:val="006171B0"/>
    <w:rsid w:val="0061747D"/>
    <w:rsid w:val="00617673"/>
    <w:rsid w:val="00617715"/>
    <w:rsid w:val="0062060E"/>
    <w:rsid w:val="0062137C"/>
    <w:rsid w:val="00621618"/>
    <w:rsid w:val="00621D3A"/>
    <w:rsid w:val="00621E60"/>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777C"/>
    <w:rsid w:val="00637A35"/>
    <w:rsid w:val="0064050D"/>
    <w:rsid w:val="00640AE6"/>
    <w:rsid w:val="00640CAC"/>
    <w:rsid w:val="006411E3"/>
    <w:rsid w:val="0064206B"/>
    <w:rsid w:val="006426E5"/>
    <w:rsid w:val="0064360C"/>
    <w:rsid w:val="00643ED8"/>
    <w:rsid w:val="006441D9"/>
    <w:rsid w:val="00644474"/>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60448"/>
    <w:rsid w:val="006605C1"/>
    <w:rsid w:val="006605E2"/>
    <w:rsid w:val="00660B8F"/>
    <w:rsid w:val="00660DA7"/>
    <w:rsid w:val="00662383"/>
    <w:rsid w:val="00662B13"/>
    <w:rsid w:val="00662E7F"/>
    <w:rsid w:val="006630CE"/>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9DF"/>
    <w:rsid w:val="00690162"/>
    <w:rsid w:val="006907BD"/>
    <w:rsid w:val="006907CE"/>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7205"/>
    <w:rsid w:val="00697A35"/>
    <w:rsid w:val="006A08D1"/>
    <w:rsid w:val="006A0B7D"/>
    <w:rsid w:val="006A2047"/>
    <w:rsid w:val="006A35BA"/>
    <w:rsid w:val="006A3693"/>
    <w:rsid w:val="006A4CDE"/>
    <w:rsid w:val="006A4FDB"/>
    <w:rsid w:val="006A680F"/>
    <w:rsid w:val="006A72D4"/>
    <w:rsid w:val="006A7C4B"/>
    <w:rsid w:val="006B048C"/>
    <w:rsid w:val="006B1DD4"/>
    <w:rsid w:val="006B2B78"/>
    <w:rsid w:val="006B3327"/>
    <w:rsid w:val="006B4DF5"/>
    <w:rsid w:val="006B5398"/>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A76"/>
    <w:rsid w:val="006F1BAF"/>
    <w:rsid w:val="006F2646"/>
    <w:rsid w:val="006F267D"/>
    <w:rsid w:val="006F2CE6"/>
    <w:rsid w:val="006F31D8"/>
    <w:rsid w:val="006F3D98"/>
    <w:rsid w:val="006F414C"/>
    <w:rsid w:val="006F4379"/>
    <w:rsid w:val="006F6075"/>
    <w:rsid w:val="006F69D0"/>
    <w:rsid w:val="006F6AC0"/>
    <w:rsid w:val="006F7005"/>
    <w:rsid w:val="006F7C29"/>
    <w:rsid w:val="00700C4E"/>
    <w:rsid w:val="00700E2B"/>
    <w:rsid w:val="00703183"/>
    <w:rsid w:val="0070428C"/>
    <w:rsid w:val="007047B7"/>
    <w:rsid w:val="00704E1D"/>
    <w:rsid w:val="00704E26"/>
    <w:rsid w:val="00705309"/>
    <w:rsid w:val="00705626"/>
    <w:rsid w:val="00705A7B"/>
    <w:rsid w:val="00705B8C"/>
    <w:rsid w:val="00705FF0"/>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AA8"/>
    <w:rsid w:val="00714F0C"/>
    <w:rsid w:val="00714F0E"/>
    <w:rsid w:val="007155F7"/>
    <w:rsid w:val="00715990"/>
    <w:rsid w:val="00715B10"/>
    <w:rsid w:val="0071720D"/>
    <w:rsid w:val="00717A5E"/>
    <w:rsid w:val="0072055D"/>
    <w:rsid w:val="007205BE"/>
    <w:rsid w:val="00720836"/>
    <w:rsid w:val="00720C82"/>
    <w:rsid w:val="00720ED1"/>
    <w:rsid w:val="00720FA5"/>
    <w:rsid w:val="00720FC1"/>
    <w:rsid w:val="007230D1"/>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28A1"/>
    <w:rsid w:val="0075420F"/>
    <w:rsid w:val="0075455E"/>
    <w:rsid w:val="00754F75"/>
    <w:rsid w:val="00754FF2"/>
    <w:rsid w:val="007552CA"/>
    <w:rsid w:val="00755356"/>
    <w:rsid w:val="00756DE3"/>
    <w:rsid w:val="0076050C"/>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5BCF"/>
    <w:rsid w:val="00795BE7"/>
    <w:rsid w:val="00797923"/>
    <w:rsid w:val="007A08C5"/>
    <w:rsid w:val="007A0964"/>
    <w:rsid w:val="007A1973"/>
    <w:rsid w:val="007A22A1"/>
    <w:rsid w:val="007A24E5"/>
    <w:rsid w:val="007A4064"/>
    <w:rsid w:val="007A4330"/>
    <w:rsid w:val="007A5278"/>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FFB"/>
    <w:rsid w:val="007C67D0"/>
    <w:rsid w:val="007C6B2C"/>
    <w:rsid w:val="007C6B54"/>
    <w:rsid w:val="007C7003"/>
    <w:rsid w:val="007C79A7"/>
    <w:rsid w:val="007D013F"/>
    <w:rsid w:val="007D0597"/>
    <w:rsid w:val="007D0825"/>
    <w:rsid w:val="007D0B1E"/>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33B1"/>
    <w:rsid w:val="007E3633"/>
    <w:rsid w:val="007E3BFE"/>
    <w:rsid w:val="007E504C"/>
    <w:rsid w:val="007E513B"/>
    <w:rsid w:val="007E52F7"/>
    <w:rsid w:val="007E5AAC"/>
    <w:rsid w:val="007E5C35"/>
    <w:rsid w:val="007E7291"/>
    <w:rsid w:val="007F1044"/>
    <w:rsid w:val="007F1578"/>
    <w:rsid w:val="007F1EF9"/>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324"/>
    <w:rsid w:val="007F781F"/>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47B"/>
    <w:rsid w:val="00813017"/>
    <w:rsid w:val="00813069"/>
    <w:rsid w:val="008136D9"/>
    <w:rsid w:val="008138FA"/>
    <w:rsid w:val="00813A43"/>
    <w:rsid w:val="00813EE2"/>
    <w:rsid w:val="008146C8"/>
    <w:rsid w:val="0081498A"/>
    <w:rsid w:val="00814E93"/>
    <w:rsid w:val="00814F24"/>
    <w:rsid w:val="00815813"/>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59BA"/>
    <w:rsid w:val="00846663"/>
    <w:rsid w:val="0084672B"/>
    <w:rsid w:val="00847131"/>
    <w:rsid w:val="00847426"/>
    <w:rsid w:val="00847D05"/>
    <w:rsid w:val="00850509"/>
    <w:rsid w:val="00850A8E"/>
    <w:rsid w:val="00850D08"/>
    <w:rsid w:val="00850D2F"/>
    <w:rsid w:val="00851FC8"/>
    <w:rsid w:val="00852709"/>
    <w:rsid w:val="00852C5F"/>
    <w:rsid w:val="00853BC2"/>
    <w:rsid w:val="0085475B"/>
    <w:rsid w:val="00854E33"/>
    <w:rsid w:val="00854F5A"/>
    <w:rsid w:val="00855952"/>
    <w:rsid w:val="00856D61"/>
    <w:rsid w:val="00857A6E"/>
    <w:rsid w:val="008602A1"/>
    <w:rsid w:val="008607A5"/>
    <w:rsid w:val="008613A7"/>
    <w:rsid w:val="00861CC6"/>
    <w:rsid w:val="008633E4"/>
    <w:rsid w:val="00863A45"/>
    <w:rsid w:val="00864C8C"/>
    <w:rsid w:val="0086510D"/>
    <w:rsid w:val="00865456"/>
    <w:rsid w:val="0086617A"/>
    <w:rsid w:val="00866642"/>
    <w:rsid w:val="0086679C"/>
    <w:rsid w:val="00866BC3"/>
    <w:rsid w:val="00866DBE"/>
    <w:rsid w:val="008671F4"/>
    <w:rsid w:val="00867CF8"/>
    <w:rsid w:val="00870019"/>
    <w:rsid w:val="008701DA"/>
    <w:rsid w:val="00870D3C"/>
    <w:rsid w:val="00871475"/>
    <w:rsid w:val="00871A91"/>
    <w:rsid w:val="00871FCE"/>
    <w:rsid w:val="00872326"/>
    <w:rsid w:val="00872414"/>
    <w:rsid w:val="00872B6D"/>
    <w:rsid w:val="00874D53"/>
    <w:rsid w:val="00875190"/>
    <w:rsid w:val="00876003"/>
    <w:rsid w:val="0087620D"/>
    <w:rsid w:val="00876B81"/>
    <w:rsid w:val="00876B92"/>
    <w:rsid w:val="00876E8B"/>
    <w:rsid w:val="00876FCC"/>
    <w:rsid w:val="00877B05"/>
    <w:rsid w:val="0088101E"/>
    <w:rsid w:val="00881B6F"/>
    <w:rsid w:val="0088219A"/>
    <w:rsid w:val="00882330"/>
    <w:rsid w:val="00882593"/>
    <w:rsid w:val="00882E9F"/>
    <w:rsid w:val="00883B09"/>
    <w:rsid w:val="00884831"/>
    <w:rsid w:val="0088507D"/>
    <w:rsid w:val="008852F1"/>
    <w:rsid w:val="00885733"/>
    <w:rsid w:val="00886152"/>
    <w:rsid w:val="00886183"/>
    <w:rsid w:val="00887412"/>
    <w:rsid w:val="008876BD"/>
    <w:rsid w:val="00890697"/>
    <w:rsid w:val="00890978"/>
    <w:rsid w:val="008918BA"/>
    <w:rsid w:val="00891951"/>
    <w:rsid w:val="00891BD4"/>
    <w:rsid w:val="00892389"/>
    <w:rsid w:val="00892E6E"/>
    <w:rsid w:val="008940D5"/>
    <w:rsid w:val="00895134"/>
    <w:rsid w:val="00895AFA"/>
    <w:rsid w:val="00895FC8"/>
    <w:rsid w:val="0089674C"/>
    <w:rsid w:val="00896A0A"/>
    <w:rsid w:val="008973AE"/>
    <w:rsid w:val="00897461"/>
    <w:rsid w:val="008977C9"/>
    <w:rsid w:val="008A0457"/>
    <w:rsid w:val="008A04EF"/>
    <w:rsid w:val="008A0EE0"/>
    <w:rsid w:val="008A1329"/>
    <w:rsid w:val="008A13B5"/>
    <w:rsid w:val="008A1C73"/>
    <w:rsid w:val="008A1FDA"/>
    <w:rsid w:val="008A2BBB"/>
    <w:rsid w:val="008A2CCE"/>
    <w:rsid w:val="008A32B2"/>
    <w:rsid w:val="008A470F"/>
    <w:rsid w:val="008A4744"/>
    <w:rsid w:val="008A54CA"/>
    <w:rsid w:val="008A56B4"/>
    <w:rsid w:val="008A5F1A"/>
    <w:rsid w:val="008A70BF"/>
    <w:rsid w:val="008A72D5"/>
    <w:rsid w:val="008A74E6"/>
    <w:rsid w:val="008A7F86"/>
    <w:rsid w:val="008B067D"/>
    <w:rsid w:val="008B24CA"/>
    <w:rsid w:val="008B2C5D"/>
    <w:rsid w:val="008B2DB1"/>
    <w:rsid w:val="008B3606"/>
    <w:rsid w:val="008B39B6"/>
    <w:rsid w:val="008B416A"/>
    <w:rsid w:val="008B4629"/>
    <w:rsid w:val="008B47F5"/>
    <w:rsid w:val="008B48C3"/>
    <w:rsid w:val="008B4C32"/>
    <w:rsid w:val="008B4D50"/>
    <w:rsid w:val="008B6263"/>
    <w:rsid w:val="008B73FC"/>
    <w:rsid w:val="008B7CFA"/>
    <w:rsid w:val="008C007C"/>
    <w:rsid w:val="008C028B"/>
    <w:rsid w:val="008C0D43"/>
    <w:rsid w:val="008C0E05"/>
    <w:rsid w:val="008C15E7"/>
    <w:rsid w:val="008C16DC"/>
    <w:rsid w:val="008C1C1E"/>
    <w:rsid w:val="008C1E8E"/>
    <w:rsid w:val="008C2655"/>
    <w:rsid w:val="008C31B6"/>
    <w:rsid w:val="008C447A"/>
    <w:rsid w:val="008C4E97"/>
    <w:rsid w:val="008C59F8"/>
    <w:rsid w:val="008C5E9E"/>
    <w:rsid w:val="008D03C6"/>
    <w:rsid w:val="008D0F05"/>
    <w:rsid w:val="008D1B66"/>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E72"/>
    <w:rsid w:val="008E3FD0"/>
    <w:rsid w:val="008E5569"/>
    <w:rsid w:val="008E6D95"/>
    <w:rsid w:val="008E6E94"/>
    <w:rsid w:val="008E6F7A"/>
    <w:rsid w:val="008E720F"/>
    <w:rsid w:val="008E780D"/>
    <w:rsid w:val="008E7EBC"/>
    <w:rsid w:val="008F01D4"/>
    <w:rsid w:val="008F05B5"/>
    <w:rsid w:val="008F0992"/>
    <w:rsid w:val="008F10BE"/>
    <w:rsid w:val="008F16E8"/>
    <w:rsid w:val="008F18BB"/>
    <w:rsid w:val="008F1D08"/>
    <w:rsid w:val="008F1D98"/>
    <w:rsid w:val="008F20FD"/>
    <w:rsid w:val="008F2459"/>
    <w:rsid w:val="008F258A"/>
    <w:rsid w:val="008F2B47"/>
    <w:rsid w:val="008F2E2C"/>
    <w:rsid w:val="008F33D1"/>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B6E"/>
    <w:rsid w:val="00912EC0"/>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85B"/>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71D5"/>
    <w:rsid w:val="0093793E"/>
    <w:rsid w:val="00937CE3"/>
    <w:rsid w:val="0094034E"/>
    <w:rsid w:val="00941982"/>
    <w:rsid w:val="00941E67"/>
    <w:rsid w:val="009423B2"/>
    <w:rsid w:val="00943776"/>
    <w:rsid w:val="00943A23"/>
    <w:rsid w:val="00943F51"/>
    <w:rsid w:val="00945AD9"/>
    <w:rsid w:val="00946268"/>
    <w:rsid w:val="00946294"/>
    <w:rsid w:val="00946484"/>
    <w:rsid w:val="009478E7"/>
    <w:rsid w:val="00947B88"/>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479"/>
    <w:rsid w:val="00981D5C"/>
    <w:rsid w:val="009823A2"/>
    <w:rsid w:val="0098276D"/>
    <w:rsid w:val="009827EF"/>
    <w:rsid w:val="009829E7"/>
    <w:rsid w:val="00982D3E"/>
    <w:rsid w:val="00982F5F"/>
    <w:rsid w:val="00983955"/>
    <w:rsid w:val="00983988"/>
    <w:rsid w:val="009849C7"/>
    <w:rsid w:val="00985A91"/>
    <w:rsid w:val="0098608C"/>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B85"/>
    <w:rsid w:val="009A1A5B"/>
    <w:rsid w:val="009A217C"/>
    <w:rsid w:val="009A2C4F"/>
    <w:rsid w:val="009A439D"/>
    <w:rsid w:val="009A61CA"/>
    <w:rsid w:val="009A6798"/>
    <w:rsid w:val="009A694E"/>
    <w:rsid w:val="009A69EB"/>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F28"/>
    <w:rsid w:val="009B4397"/>
    <w:rsid w:val="009B459A"/>
    <w:rsid w:val="009B471D"/>
    <w:rsid w:val="009B4731"/>
    <w:rsid w:val="009B47F7"/>
    <w:rsid w:val="009B4E6F"/>
    <w:rsid w:val="009B5BD8"/>
    <w:rsid w:val="009B6B43"/>
    <w:rsid w:val="009C0187"/>
    <w:rsid w:val="009C09B9"/>
    <w:rsid w:val="009C12D8"/>
    <w:rsid w:val="009C1972"/>
    <w:rsid w:val="009C20FF"/>
    <w:rsid w:val="009C2C25"/>
    <w:rsid w:val="009C2DD1"/>
    <w:rsid w:val="009C394D"/>
    <w:rsid w:val="009C3EEC"/>
    <w:rsid w:val="009C44E6"/>
    <w:rsid w:val="009C45B9"/>
    <w:rsid w:val="009C4C09"/>
    <w:rsid w:val="009C5F8F"/>
    <w:rsid w:val="009C7094"/>
    <w:rsid w:val="009D025B"/>
    <w:rsid w:val="009D0958"/>
    <w:rsid w:val="009D0B39"/>
    <w:rsid w:val="009D0EAF"/>
    <w:rsid w:val="009D1321"/>
    <w:rsid w:val="009D1FB9"/>
    <w:rsid w:val="009D2276"/>
    <w:rsid w:val="009D2426"/>
    <w:rsid w:val="009D36D2"/>
    <w:rsid w:val="009D3753"/>
    <w:rsid w:val="009D46D9"/>
    <w:rsid w:val="009D493E"/>
    <w:rsid w:val="009D5AB7"/>
    <w:rsid w:val="009D5B6A"/>
    <w:rsid w:val="009D62A7"/>
    <w:rsid w:val="009D6472"/>
    <w:rsid w:val="009D664B"/>
    <w:rsid w:val="009D7346"/>
    <w:rsid w:val="009D738B"/>
    <w:rsid w:val="009D789C"/>
    <w:rsid w:val="009E01F0"/>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ABA"/>
    <w:rsid w:val="009F4DAD"/>
    <w:rsid w:val="009F6190"/>
    <w:rsid w:val="009F6216"/>
    <w:rsid w:val="009F64C3"/>
    <w:rsid w:val="009F6F26"/>
    <w:rsid w:val="009F7504"/>
    <w:rsid w:val="00A001EF"/>
    <w:rsid w:val="00A008F2"/>
    <w:rsid w:val="00A00E00"/>
    <w:rsid w:val="00A01313"/>
    <w:rsid w:val="00A01766"/>
    <w:rsid w:val="00A01933"/>
    <w:rsid w:val="00A01EDE"/>
    <w:rsid w:val="00A01F4F"/>
    <w:rsid w:val="00A0439D"/>
    <w:rsid w:val="00A04469"/>
    <w:rsid w:val="00A045D0"/>
    <w:rsid w:val="00A046CF"/>
    <w:rsid w:val="00A047CA"/>
    <w:rsid w:val="00A04D0A"/>
    <w:rsid w:val="00A051F6"/>
    <w:rsid w:val="00A052D8"/>
    <w:rsid w:val="00A052E7"/>
    <w:rsid w:val="00A05E86"/>
    <w:rsid w:val="00A0638D"/>
    <w:rsid w:val="00A064F9"/>
    <w:rsid w:val="00A07001"/>
    <w:rsid w:val="00A07671"/>
    <w:rsid w:val="00A076BE"/>
    <w:rsid w:val="00A10393"/>
    <w:rsid w:val="00A10809"/>
    <w:rsid w:val="00A10A52"/>
    <w:rsid w:val="00A10FFA"/>
    <w:rsid w:val="00A1104B"/>
    <w:rsid w:val="00A11602"/>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2163"/>
    <w:rsid w:val="00A22218"/>
    <w:rsid w:val="00A222B9"/>
    <w:rsid w:val="00A22B6D"/>
    <w:rsid w:val="00A22B8F"/>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5A"/>
    <w:rsid w:val="00A30AC3"/>
    <w:rsid w:val="00A30BF0"/>
    <w:rsid w:val="00A31197"/>
    <w:rsid w:val="00A31289"/>
    <w:rsid w:val="00A32B1F"/>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CFA"/>
    <w:rsid w:val="00A421E2"/>
    <w:rsid w:val="00A43DB3"/>
    <w:rsid w:val="00A446E5"/>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2D9A"/>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F83"/>
    <w:rsid w:val="00A65DBF"/>
    <w:rsid w:val="00A663F1"/>
    <w:rsid w:val="00A671CD"/>
    <w:rsid w:val="00A67C9F"/>
    <w:rsid w:val="00A703BE"/>
    <w:rsid w:val="00A7059C"/>
    <w:rsid w:val="00A70653"/>
    <w:rsid w:val="00A709F9"/>
    <w:rsid w:val="00A70A14"/>
    <w:rsid w:val="00A70D42"/>
    <w:rsid w:val="00A7100F"/>
    <w:rsid w:val="00A712B0"/>
    <w:rsid w:val="00A713C1"/>
    <w:rsid w:val="00A714C8"/>
    <w:rsid w:val="00A72118"/>
    <w:rsid w:val="00A73146"/>
    <w:rsid w:val="00A73AC0"/>
    <w:rsid w:val="00A742A2"/>
    <w:rsid w:val="00A749E8"/>
    <w:rsid w:val="00A74BC3"/>
    <w:rsid w:val="00A75620"/>
    <w:rsid w:val="00A75668"/>
    <w:rsid w:val="00A7781B"/>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8AB"/>
    <w:rsid w:val="00AA3254"/>
    <w:rsid w:val="00AA38FD"/>
    <w:rsid w:val="00AA3D59"/>
    <w:rsid w:val="00AA46CD"/>
    <w:rsid w:val="00AA4A5D"/>
    <w:rsid w:val="00AA4C64"/>
    <w:rsid w:val="00AA5114"/>
    <w:rsid w:val="00AA582C"/>
    <w:rsid w:val="00AA5DCB"/>
    <w:rsid w:val="00AA6919"/>
    <w:rsid w:val="00AA6E89"/>
    <w:rsid w:val="00AA7FE0"/>
    <w:rsid w:val="00AB03BB"/>
    <w:rsid w:val="00AB0989"/>
    <w:rsid w:val="00AB142D"/>
    <w:rsid w:val="00AB1478"/>
    <w:rsid w:val="00AB1B6E"/>
    <w:rsid w:val="00AB2D81"/>
    <w:rsid w:val="00AB353D"/>
    <w:rsid w:val="00AB3F0D"/>
    <w:rsid w:val="00AB4DFA"/>
    <w:rsid w:val="00AB6874"/>
    <w:rsid w:val="00AB6EDC"/>
    <w:rsid w:val="00AB6F10"/>
    <w:rsid w:val="00AB7132"/>
    <w:rsid w:val="00AB7408"/>
    <w:rsid w:val="00AB75E0"/>
    <w:rsid w:val="00AB7E1B"/>
    <w:rsid w:val="00AC029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5B3A"/>
    <w:rsid w:val="00AD5CD5"/>
    <w:rsid w:val="00AD61E8"/>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B14"/>
    <w:rsid w:val="00AE7C63"/>
    <w:rsid w:val="00AE7CD9"/>
    <w:rsid w:val="00AF09C3"/>
    <w:rsid w:val="00AF1ACA"/>
    <w:rsid w:val="00AF2290"/>
    <w:rsid w:val="00AF2A97"/>
    <w:rsid w:val="00AF2F8A"/>
    <w:rsid w:val="00AF3159"/>
    <w:rsid w:val="00AF3C76"/>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A80"/>
    <w:rsid w:val="00B105A6"/>
    <w:rsid w:val="00B118B7"/>
    <w:rsid w:val="00B12481"/>
    <w:rsid w:val="00B12585"/>
    <w:rsid w:val="00B129F5"/>
    <w:rsid w:val="00B12FB4"/>
    <w:rsid w:val="00B13323"/>
    <w:rsid w:val="00B135A9"/>
    <w:rsid w:val="00B13DED"/>
    <w:rsid w:val="00B13F41"/>
    <w:rsid w:val="00B1432C"/>
    <w:rsid w:val="00B143FE"/>
    <w:rsid w:val="00B1470A"/>
    <w:rsid w:val="00B152AB"/>
    <w:rsid w:val="00B154FD"/>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71C4"/>
    <w:rsid w:val="00B47344"/>
    <w:rsid w:val="00B47745"/>
    <w:rsid w:val="00B5046D"/>
    <w:rsid w:val="00B50974"/>
    <w:rsid w:val="00B50C4C"/>
    <w:rsid w:val="00B50CE3"/>
    <w:rsid w:val="00B51B8B"/>
    <w:rsid w:val="00B51F57"/>
    <w:rsid w:val="00B52618"/>
    <w:rsid w:val="00B53B17"/>
    <w:rsid w:val="00B54FF9"/>
    <w:rsid w:val="00B550D7"/>
    <w:rsid w:val="00B554AD"/>
    <w:rsid w:val="00B55567"/>
    <w:rsid w:val="00B55862"/>
    <w:rsid w:val="00B55E5A"/>
    <w:rsid w:val="00B56BE6"/>
    <w:rsid w:val="00B57463"/>
    <w:rsid w:val="00B6015B"/>
    <w:rsid w:val="00B60D10"/>
    <w:rsid w:val="00B611C2"/>
    <w:rsid w:val="00B6153D"/>
    <w:rsid w:val="00B6266B"/>
    <w:rsid w:val="00B62F23"/>
    <w:rsid w:val="00B634E7"/>
    <w:rsid w:val="00B635C1"/>
    <w:rsid w:val="00B6382F"/>
    <w:rsid w:val="00B6388F"/>
    <w:rsid w:val="00B640E5"/>
    <w:rsid w:val="00B64E1D"/>
    <w:rsid w:val="00B65090"/>
    <w:rsid w:val="00B653A9"/>
    <w:rsid w:val="00B6590C"/>
    <w:rsid w:val="00B65C82"/>
    <w:rsid w:val="00B66447"/>
    <w:rsid w:val="00B67E3C"/>
    <w:rsid w:val="00B67EEB"/>
    <w:rsid w:val="00B70EF4"/>
    <w:rsid w:val="00B7148F"/>
    <w:rsid w:val="00B72ECB"/>
    <w:rsid w:val="00B73AF2"/>
    <w:rsid w:val="00B73BC4"/>
    <w:rsid w:val="00B73C6A"/>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30B5"/>
    <w:rsid w:val="00BA3470"/>
    <w:rsid w:val="00BA3DAB"/>
    <w:rsid w:val="00BA3F99"/>
    <w:rsid w:val="00BA4A0C"/>
    <w:rsid w:val="00BA4ECA"/>
    <w:rsid w:val="00BA502E"/>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3E8C"/>
    <w:rsid w:val="00BD4251"/>
    <w:rsid w:val="00BD4F44"/>
    <w:rsid w:val="00BD508D"/>
    <w:rsid w:val="00BD5EDA"/>
    <w:rsid w:val="00BD696E"/>
    <w:rsid w:val="00BD73D3"/>
    <w:rsid w:val="00BD7D6D"/>
    <w:rsid w:val="00BD7DBD"/>
    <w:rsid w:val="00BD7FFC"/>
    <w:rsid w:val="00BE00AF"/>
    <w:rsid w:val="00BE1232"/>
    <w:rsid w:val="00BE2037"/>
    <w:rsid w:val="00BE2AE3"/>
    <w:rsid w:val="00BE2C13"/>
    <w:rsid w:val="00BE3213"/>
    <w:rsid w:val="00BE384C"/>
    <w:rsid w:val="00BE48CA"/>
    <w:rsid w:val="00BE4933"/>
    <w:rsid w:val="00BE50E7"/>
    <w:rsid w:val="00BE5F87"/>
    <w:rsid w:val="00BE617A"/>
    <w:rsid w:val="00BE66DA"/>
    <w:rsid w:val="00BE6835"/>
    <w:rsid w:val="00BE7242"/>
    <w:rsid w:val="00BE74D1"/>
    <w:rsid w:val="00BE7853"/>
    <w:rsid w:val="00BF046F"/>
    <w:rsid w:val="00BF127E"/>
    <w:rsid w:val="00BF152A"/>
    <w:rsid w:val="00BF1AF3"/>
    <w:rsid w:val="00BF2354"/>
    <w:rsid w:val="00BF35FF"/>
    <w:rsid w:val="00BF42F7"/>
    <w:rsid w:val="00BF4B15"/>
    <w:rsid w:val="00BF4BA6"/>
    <w:rsid w:val="00BF4BF3"/>
    <w:rsid w:val="00BF4C0A"/>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516D"/>
    <w:rsid w:val="00C15BC5"/>
    <w:rsid w:val="00C1623A"/>
    <w:rsid w:val="00C16CD3"/>
    <w:rsid w:val="00C16E06"/>
    <w:rsid w:val="00C17104"/>
    <w:rsid w:val="00C178A1"/>
    <w:rsid w:val="00C17AD7"/>
    <w:rsid w:val="00C20E88"/>
    <w:rsid w:val="00C21042"/>
    <w:rsid w:val="00C21777"/>
    <w:rsid w:val="00C21857"/>
    <w:rsid w:val="00C21D40"/>
    <w:rsid w:val="00C21DA2"/>
    <w:rsid w:val="00C21F5F"/>
    <w:rsid w:val="00C2215B"/>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227F"/>
    <w:rsid w:val="00C324AC"/>
    <w:rsid w:val="00C328FA"/>
    <w:rsid w:val="00C32B86"/>
    <w:rsid w:val="00C33197"/>
    <w:rsid w:val="00C333DD"/>
    <w:rsid w:val="00C339C4"/>
    <w:rsid w:val="00C3458A"/>
    <w:rsid w:val="00C346C1"/>
    <w:rsid w:val="00C34B59"/>
    <w:rsid w:val="00C34B8E"/>
    <w:rsid w:val="00C35F08"/>
    <w:rsid w:val="00C36A93"/>
    <w:rsid w:val="00C37196"/>
    <w:rsid w:val="00C3745F"/>
    <w:rsid w:val="00C4020B"/>
    <w:rsid w:val="00C42569"/>
    <w:rsid w:val="00C42B29"/>
    <w:rsid w:val="00C4380D"/>
    <w:rsid w:val="00C439CB"/>
    <w:rsid w:val="00C454C6"/>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6D3"/>
    <w:rsid w:val="00C55763"/>
    <w:rsid w:val="00C55863"/>
    <w:rsid w:val="00C5590F"/>
    <w:rsid w:val="00C55D4D"/>
    <w:rsid w:val="00C560AC"/>
    <w:rsid w:val="00C561A0"/>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A0E"/>
    <w:rsid w:val="00C75D07"/>
    <w:rsid w:val="00C7610D"/>
    <w:rsid w:val="00C76811"/>
    <w:rsid w:val="00C76A8D"/>
    <w:rsid w:val="00C80029"/>
    <w:rsid w:val="00C80AFC"/>
    <w:rsid w:val="00C80C00"/>
    <w:rsid w:val="00C80EF9"/>
    <w:rsid w:val="00C81695"/>
    <w:rsid w:val="00C826C0"/>
    <w:rsid w:val="00C83515"/>
    <w:rsid w:val="00C84CD9"/>
    <w:rsid w:val="00C84F25"/>
    <w:rsid w:val="00C8532D"/>
    <w:rsid w:val="00C85522"/>
    <w:rsid w:val="00C86126"/>
    <w:rsid w:val="00C864FE"/>
    <w:rsid w:val="00C86966"/>
    <w:rsid w:val="00C874D5"/>
    <w:rsid w:val="00C875FB"/>
    <w:rsid w:val="00C876E2"/>
    <w:rsid w:val="00C87C23"/>
    <w:rsid w:val="00C90897"/>
    <w:rsid w:val="00C90B67"/>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A57"/>
    <w:rsid w:val="00CA0E06"/>
    <w:rsid w:val="00CA174D"/>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512"/>
    <w:rsid w:val="00CB49EC"/>
    <w:rsid w:val="00CB522E"/>
    <w:rsid w:val="00CB5911"/>
    <w:rsid w:val="00CB647D"/>
    <w:rsid w:val="00CB737D"/>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430D"/>
    <w:rsid w:val="00CD43A1"/>
    <w:rsid w:val="00CD46D2"/>
    <w:rsid w:val="00CD4A52"/>
    <w:rsid w:val="00CD4BD6"/>
    <w:rsid w:val="00CD4D9C"/>
    <w:rsid w:val="00CD6F7F"/>
    <w:rsid w:val="00CD783F"/>
    <w:rsid w:val="00CD787C"/>
    <w:rsid w:val="00CD7BA5"/>
    <w:rsid w:val="00CE0604"/>
    <w:rsid w:val="00CE08CE"/>
    <w:rsid w:val="00CE14C9"/>
    <w:rsid w:val="00CE160C"/>
    <w:rsid w:val="00CE276D"/>
    <w:rsid w:val="00CE2EB4"/>
    <w:rsid w:val="00CE320F"/>
    <w:rsid w:val="00CE3763"/>
    <w:rsid w:val="00CE4D75"/>
    <w:rsid w:val="00CE5406"/>
    <w:rsid w:val="00CE5786"/>
    <w:rsid w:val="00CE5C72"/>
    <w:rsid w:val="00CE7241"/>
    <w:rsid w:val="00CE7273"/>
    <w:rsid w:val="00CE7AA8"/>
    <w:rsid w:val="00CE7C5D"/>
    <w:rsid w:val="00CF1D81"/>
    <w:rsid w:val="00CF2351"/>
    <w:rsid w:val="00CF275C"/>
    <w:rsid w:val="00CF5200"/>
    <w:rsid w:val="00CF536B"/>
    <w:rsid w:val="00CF6010"/>
    <w:rsid w:val="00CF694B"/>
    <w:rsid w:val="00CF7382"/>
    <w:rsid w:val="00D00C5D"/>
    <w:rsid w:val="00D01AAC"/>
    <w:rsid w:val="00D023E8"/>
    <w:rsid w:val="00D02C45"/>
    <w:rsid w:val="00D03441"/>
    <w:rsid w:val="00D03833"/>
    <w:rsid w:val="00D039D7"/>
    <w:rsid w:val="00D03A9C"/>
    <w:rsid w:val="00D03BFF"/>
    <w:rsid w:val="00D03D39"/>
    <w:rsid w:val="00D04918"/>
    <w:rsid w:val="00D0500D"/>
    <w:rsid w:val="00D050FB"/>
    <w:rsid w:val="00D06EB1"/>
    <w:rsid w:val="00D07459"/>
    <w:rsid w:val="00D0751A"/>
    <w:rsid w:val="00D07B9E"/>
    <w:rsid w:val="00D10779"/>
    <w:rsid w:val="00D11746"/>
    <w:rsid w:val="00D11925"/>
    <w:rsid w:val="00D119F4"/>
    <w:rsid w:val="00D12472"/>
    <w:rsid w:val="00D125FA"/>
    <w:rsid w:val="00D136D8"/>
    <w:rsid w:val="00D137AD"/>
    <w:rsid w:val="00D13A97"/>
    <w:rsid w:val="00D14DBB"/>
    <w:rsid w:val="00D14FFB"/>
    <w:rsid w:val="00D15425"/>
    <w:rsid w:val="00D158DB"/>
    <w:rsid w:val="00D1612A"/>
    <w:rsid w:val="00D17D29"/>
    <w:rsid w:val="00D17D4A"/>
    <w:rsid w:val="00D17FF4"/>
    <w:rsid w:val="00D202D6"/>
    <w:rsid w:val="00D207E9"/>
    <w:rsid w:val="00D20DDB"/>
    <w:rsid w:val="00D20EBA"/>
    <w:rsid w:val="00D2140E"/>
    <w:rsid w:val="00D21B4B"/>
    <w:rsid w:val="00D21C77"/>
    <w:rsid w:val="00D22FB3"/>
    <w:rsid w:val="00D23CBD"/>
    <w:rsid w:val="00D24495"/>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30FE"/>
    <w:rsid w:val="00D3407A"/>
    <w:rsid w:val="00D353D4"/>
    <w:rsid w:val="00D3707E"/>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A2E"/>
    <w:rsid w:val="00D44E7D"/>
    <w:rsid w:val="00D450C8"/>
    <w:rsid w:val="00D45422"/>
    <w:rsid w:val="00D45447"/>
    <w:rsid w:val="00D45615"/>
    <w:rsid w:val="00D46600"/>
    <w:rsid w:val="00D467F7"/>
    <w:rsid w:val="00D46D37"/>
    <w:rsid w:val="00D46D4A"/>
    <w:rsid w:val="00D472C1"/>
    <w:rsid w:val="00D47323"/>
    <w:rsid w:val="00D477E4"/>
    <w:rsid w:val="00D505C4"/>
    <w:rsid w:val="00D5093D"/>
    <w:rsid w:val="00D50FC4"/>
    <w:rsid w:val="00D51040"/>
    <w:rsid w:val="00D51D13"/>
    <w:rsid w:val="00D51F5A"/>
    <w:rsid w:val="00D52A7B"/>
    <w:rsid w:val="00D52AD5"/>
    <w:rsid w:val="00D53B60"/>
    <w:rsid w:val="00D53FC8"/>
    <w:rsid w:val="00D54C04"/>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7D84"/>
    <w:rsid w:val="00D70C94"/>
    <w:rsid w:val="00D71F64"/>
    <w:rsid w:val="00D72A18"/>
    <w:rsid w:val="00D737DD"/>
    <w:rsid w:val="00D737F8"/>
    <w:rsid w:val="00D74ECF"/>
    <w:rsid w:val="00D75694"/>
    <w:rsid w:val="00D75E11"/>
    <w:rsid w:val="00D75F64"/>
    <w:rsid w:val="00D760A5"/>
    <w:rsid w:val="00D76542"/>
    <w:rsid w:val="00D76CC0"/>
    <w:rsid w:val="00D77979"/>
    <w:rsid w:val="00D77ED6"/>
    <w:rsid w:val="00D80B9E"/>
    <w:rsid w:val="00D819F8"/>
    <w:rsid w:val="00D82039"/>
    <w:rsid w:val="00D8333B"/>
    <w:rsid w:val="00D83D14"/>
    <w:rsid w:val="00D8417B"/>
    <w:rsid w:val="00D85543"/>
    <w:rsid w:val="00D85DC1"/>
    <w:rsid w:val="00D86102"/>
    <w:rsid w:val="00D86C01"/>
    <w:rsid w:val="00D86D69"/>
    <w:rsid w:val="00D86E49"/>
    <w:rsid w:val="00D86E6C"/>
    <w:rsid w:val="00D86F69"/>
    <w:rsid w:val="00D879BE"/>
    <w:rsid w:val="00D901F8"/>
    <w:rsid w:val="00D9023A"/>
    <w:rsid w:val="00D90361"/>
    <w:rsid w:val="00D90403"/>
    <w:rsid w:val="00D9189B"/>
    <w:rsid w:val="00D91973"/>
    <w:rsid w:val="00D925B9"/>
    <w:rsid w:val="00D92D69"/>
    <w:rsid w:val="00D937ED"/>
    <w:rsid w:val="00D93844"/>
    <w:rsid w:val="00D93B42"/>
    <w:rsid w:val="00D94507"/>
    <w:rsid w:val="00D947B5"/>
    <w:rsid w:val="00D948E3"/>
    <w:rsid w:val="00D94BF6"/>
    <w:rsid w:val="00D95487"/>
    <w:rsid w:val="00D96B62"/>
    <w:rsid w:val="00D9769D"/>
    <w:rsid w:val="00D97E46"/>
    <w:rsid w:val="00DA06FE"/>
    <w:rsid w:val="00DA07F1"/>
    <w:rsid w:val="00DA0BCA"/>
    <w:rsid w:val="00DA11A2"/>
    <w:rsid w:val="00DA1EAE"/>
    <w:rsid w:val="00DA22EE"/>
    <w:rsid w:val="00DA23EB"/>
    <w:rsid w:val="00DA290B"/>
    <w:rsid w:val="00DA2D2E"/>
    <w:rsid w:val="00DA2F0C"/>
    <w:rsid w:val="00DA34D5"/>
    <w:rsid w:val="00DA4449"/>
    <w:rsid w:val="00DA4A30"/>
    <w:rsid w:val="00DA4C77"/>
    <w:rsid w:val="00DA4C9B"/>
    <w:rsid w:val="00DA5063"/>
    <w:rsid w:val="00DA5CD4"/>
    <w:rsid w:val="00DA6AF0"/>
    <w:rsid w:val="00DA73E8"/>
    <w:rsid w:val="00DA793F"/>
    <w:rsid w:val="00DA7DCB"/>
    <w:rsid w:val="00DB009B"/>
    <w:rsid w:val="00DB02BB"/>
    <w:rsid w:val="00DB08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569"/>
    <w:rsid w:val="00DF76DC"/>
    <w:rsid w:val="00DF7F64"/>
    <w:rsid w:val="00E00124"/>
    <w:rsid w:val="00E00583"/>
    <w:rsid w:val="00E00E06"/>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A45"/>
    <w:rsid w:val="00E14B2C"/>
    <w:rsid w:val="00E14B2D"/>
    <w:rsid w:val="00E15BA6"/>
    <w:rsid w:val="00E16532"/>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F8"/>
    <w:rsid w:val="00E51C03"/>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28F4"/>
    <w:rsid w:val="00E73351"/>
    <w:rsid w:val="00E73BFD"/>
    <w:rsid w:val="00E73EB6"/>
    <w:rsid w:val="00E73F27"/>
    <w:rsid w:val="00E752EB"/>
    <w:rsid w:val="00E75884"/>
    <w:rsid w:val="00E75DFD"/>
    <w:rsid w:val="00E7619F"/>
    <w:rsid w:val="00E76386"/>
    <w:rsid w:val="00E7640B"/>
    <w:rsid w:val="00E76D47"/>
    <w:rsid w:val="00E80A7C"/>
    <w:rsid w:val="00E80EC3"/>
    <w:rsid w:val="00E81868"/>
    <w:rsid w:val="00E81B92"/>
    <w:rsid w:val="00E82455"/>
    <w:rsid w:val="00E836CE"/>
    <w:rsid w:val="00E84C3E"/>
    <w:rsid w:val="00E84DFB"/>
    <w:rsid w:val="00E85354"/>
    <w:rsid w:val="00E8565A"/>
    <w:rsid w:val="00E8567D"/>
    <w:rsid w:val="00E856E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CDC"/>
    <w:rsid w:val="00E95170"/>
    <w:rsid w:val="00E95552"/>
    <w:rsid w:val="00E95696"/>
    <w:rsid w:val="00E959ED"/>
    <w:rsid w:val="00E9761B"/>
    <w:rsid w:val="00E9762B"/>
    <w:rsid w:val="00EA1F43"/>
    <w:rsid w:val="00EA21EF"/>
    <w:rsid w:val="00EA2309"/>
    <w:rsid w:val="00EA231D"/>
    <w:rsid w:val="00EA360F"/>
    <w:rsid w:val="00EA426E"/>
    <w:rsid w:val="00EA49A2"/>
    <w:rsid w:val="00EA4E90"/>
    <w:rsid w:val="00EA4F26"/>
    <w:rsid w:val="00EA5680"/>
    <w:rsid w:val="00EA638E"/>
    <w:rsid w:val="00EA6AB5"/>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EC9"/>
    <w:rsid w:val="00ED2155"/>
    <w:rsid w:val="00ED282E"/>
    <w:rsid w:val="00ED2F8F"/>
    <w:rsid w:val="00ED3354"/>
    <w:rsid w:val="00ED33BE"/>
    <w:rsid w:val="00ED371C"/>
    <w:rsid w:val="00ED38F4"/>
    <w:rsid w:val="00ED40D6"/>
    <w:rsid w:val="00ED4260"/>
    <w:rsid w:val="00ED55BA"/>
    <w:rsid w:val="00ED63B7"/>
    <w:rsid w:val="00ED67AA"/>
    <w:rsid w:val="00ED67DB"/>
    <w:rsid w:val="00ED6958"/>
    <w:rsid w:val="00ED6B73"/>
    <w:rsid w:val="00ED7F67"/>
    <w:rsid w:val="00ED7F98"/>
    <w:rsid w:val="00EE13F8"/>
    <w:rsid w:val="00EE14CC"/>
    <w:rsid w:val="00EE15D1"/>
    <w:rsid w:val="00EE1DCC"/>
    <w:rsid w:val="00EE2198"/>
    <w:rsid w:val="00EE22E6"/>
    <w:rsid w:val="00EE373E"/>
    <w:rsid w:val="00EE3834"/>
    <w:rsid w:val="00EE39C8"/>
    <w:rsid w:val="00EE3FAA"/>
    <w:rsid w:val="00EE44FA"/>
    <w:rsid w:val="00EE4BFB"/>
    <w:rsid w:val="00EE4EF8"/>
    <w:rsid w:val="00EE503A"/>
    <w:rsid w:val="00EE5878"/>
    <w:rsid w:val="00EE6070"/>
    <w:rsid w:val="00EE6079"/>
    <w:rsid w:val="00EE6DD4"/>
    <w:rsid w:val="00EE7376"/>
    <w:rsid w:val="00EE7600"/>
    <w:rsid w:val="00EF0727"/>
    <w:rsid w:val="00EF093C"/>
    <w:rsid w:val="00EF0F29"/>
    <w:rsid w:val="00EF176C"/>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34CC"/>
    <w:rsid w:val="00F05743"/>
    <w:rsid w:val="00F05812"/>
    <w:rsid w:val="00F05DB7"/>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9E"/>
    <w:rsid w:val="00F23718"/>
    <w:rsid w:val="00F23847"/>
    <w:rsid w:val="00F23ED0"/>
    <w:rsid w:val="00F241C1"/>
    <w:rsid w:val="00F24E7F"/>
    <w:rsid w:val="00F262C6"/>
    <w:rsid w:val="00F26705"/>
    <w:rsid w:val="00F26D94"/>
    <w:rsid w:val="00F275A0"/>
    <w:rsid w:val="00F3021F"/>
    <w:rsid w:val="00F33251"/>
    <w:rsid w:val="00F3411B"/>
    <w:rsid w:val="00F349AF"/>
    <w:rsid w:val="00F35604"/>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6E"/>
    <w:rsid w:val="00F5661D"/>
    <w:rsid w:val="00F56F6B"/>
    <w:rsid w:val="00F57131"/>
    <w:rsid w:val="00F57206"/>
    <w:rsid w:val="00F572EB"/>
    <w:rsid w:val="00F573F2"/>
    <w:rsid w:val="00F60060"/>
    <w:rsid w:val="00F60AB6"/>
    <w:rsid w:val="00F61114"/>
    <w:rsid w:val="00F6166C"/>
    <w:rsid w:val="00F617A1"/>
    <w:rsid w:val="00F61BF9"/>
    <w:rsid w:val="00F62158"/>
    <w:rsid w:val="00F62224"/>
    <w:rsid w:val="00F62B12"/>
    <w:rsid w:val="00F63E39"/>
    <w:rsid w:val="00F64072"/>
    <w:rsid w:val="00F64547"/>
    <w:rsid w:val="00F64D42"/>
    <w:rsid w:val="00F6547B"/>
    <w:rsid w:val="00F655A3"/>
    <w:rsid w:val="00F656F9"/>
    <w:rsid w:val="00F65DEF"/>
    <w:rsid w:val="00F66052"/>
    <w:rsid w:val="00F66655"/>
    <w:rsid w:val="00F67D02"/>
    <w:rsid w:val="00F67FB7"/>
    <w:rsid w:val="00F71428"/>
    <w:rsid w:val="00F71824"/>
    <w:rsid w:val="00F724BC"/>
    <w:rsid w:val="00F72905"/>
    <w:rsid w:val="00F72CC2"/>
    <w:rsid w:val="00F73263"/>
    <w:rsid w:val="00F733BC"/>
    <w:rsid w:val="00F73620"/>
    <w:rsid w:val="00F739FD"/>
    <w:rsid w:val="00F75451"/>
    <w:rsid w:val="00F757A5"/>
    <w:rsid w:val="00F760E1"/>
    <w:rsid w:val="00F7661E"/>
    <w:rsid w:val="00F76C81"/>
    <w:rsid w:val="00F76D0B"/>
    <w:rsid w:val="00F779F9"/>
    <w:rsid w:val="00F77B86"/>
    <w:rsid w:val="00F77CB9"/>
    <w:rsid w:val="00F8111E"/>
    <w:rsid w:val="00F81D25"/>
    <w:rsid w:val="00F81DD6"/>
    <w:rsid w:val="00F824AA"/>
    <w:rsid w:val="00F832D1"/>
    <w:rsid w:val="00F834D1"/>
    <w:rsid w:val="00F835AE"/>
    <w:rsid w:val="00F8394A"/>
    <w:rsid w:val="00F83E28"/>
    <w:rsid w:val="00F83F71"/>
    <w:rsid w:val="00F847CE"/>
    <w:rsid w:val="00F84B16"/>
    <w:rsid w:val="00F84EF0"/>
    <w:rsid w:val="00F85284"/>
    <w:rsid w:val="00F85E18"/>
    <w:rsid w:val="00F85F4C"/>
    <w:rsid w:val="00F86D14"/>
    <w:rsid w:val="00F86F73"/>
    <w:rsid w:val="00F87A62"/>
    <w:rsid w:val="00F87B1A"/>
    <w:rsid w:val="00F87B96"/>
    <w:rsid w:val="00F87D63"/>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F3A"/>
    <w:rsid w:val="00FB53DF"/>
    <w:rsid w:val="00FB6694"/>
    <w:rsid w:val="00FB6E51"/>
    <w:rsid w:val="00FB712B"/>
    <w:rsid w:val="00FB7487"/>
    <w:rsid w:val="00FB7630"/>
    <w:rsid w:val="00FB7AD3"/>
    <w:rsid w:val="00FB7B43"/>
    <w:rsid w:val="00FC14AD"/>
    <w:rsid w:val="00FC177B"/>
    <w:rsid w:val="00FC1B69"/>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7BF"/>
    <w:rsid w:val="00FE0D05"/>
    <w:rsid w:val="00FE0E91"/>
    <w:rsid w:val="00FE2C81"/>
    <w:rsid w:val="00FE2DAB"/>
    <w:rsid w:val="00FE32E6"/>
    <w:rsid w:val="00FE3A7D"/>
    <w:rsid w:val="00FE4B9E"/>
    <w:rsid w:val="00FE4DCC"/>
    <w:rsid w:val="00FE50C9"/>
    <w:rsid w:val="00FE530A"/>
    <w:rsid w:val="00FE61E4"/>
    <w:rsid w:val="00FE7324"/>
    <w:rsid w:val="00FE7EFE"/>
    <w:rsid w:val="00FF0553"/>
    <w:rsid w:val="00FF1A80"/>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7</TotalTime>
  <Pages>1</Pages>
  <Words>22476</Words>
  <Characters>128119</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350</cp:revision>
  <dcterms:created xsi:type="dcterms:W3CDTF">2022-11-14T16:14:00Z</dcterms:created>
  <dcterms:modified xsi:type="dcterms:W3CDTF">2023-05-04T11:44:00Z</dcterms:modified>
</cp:coreProperties>
</file>